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ADCD08" w14:textId="4F6ECE35" w:rsidR="00F07413" w:rsidRPr="005A3A05" w:rsidRDefault="00F07413" w:rsidP="00F07413">
      <w:pPr>
        <w:jc w:val="both"/>
        <w:rPr>
          <w:sz w:val="24"/>
          <w:szCs w:val="24"/>
        </w:rPr>
      </w:pPr>
      <w:r w:rsidRPr="005A3A05">
        <w:rPr>
          <w:sz w:val="24"/>
          <w:szCs w:val="24"/>
        </w:rPr>
        <w:t xml:space="preserve">Title: </w:t>
      </w:r>
      <w:r w:rsidR="000B0259" w:rsidRPr="000B0259">
        <w:rPr>
          <w:sz w:val="24"/>
          <w:szCs w:val="24"/>
        </w:rPr>
        <w:t>Deciphering the role of a recently identified domain of human cytomegalovirus fusion protein, glycoprotein B for cell entry</w:t>
      </w:r>
    </w:p>
    <w:p w14:paraId="469F6719" w14:textId="77777777" w:rsidR="00F07413" w:rsidRPr="00FB3320" w:rsidRDefault="00F07413" w:rsidP="00F07413">
      <w:pPr>
        <w:jc w:val="both"/>
        <w:rPr>
          <w:sz w:val="24"/>
          <w:szCs w:val="24"/>
          <w:u w:val="single"/>
        </w:rPr>
      </w:pPr>
      <w:r w:rsidRPr="00FB3320">
        <w:rPr>
          <w:sz w:val="24"/>
          <w:szCs w:val="24"/>
          <w:u w:val="single"/>
        </w:rPr>
        <w:t>Introduction</w:t>
      </w:r>
    </w:p>
    <w:p w14:paraId="26D024E3" w14:textId="3D99256B" w:rsidR="00C376E7" w:rsidRDefault="00262C88" w:rsidP="00C376E7">
      <w:pPr>
        <w:jc w:val="both"/>
      </w:pPr>
      <w:r w:rsidRPr="001E3CA3">
        <w:t>Human cytomegalovirus (HCMV) belongs to the Herpesviridae family an</w:t>
      </w:r>
      <w:r w:rsidR="00EE5249">
        <w:t xml:space="preserve">d </w:t>
      </w:r>
      <w:r w:rsidRPr="001E3CA3">
        <w:t>is</w:t>
      </w:r>
      <w:r w:rsidR="00FD2BEB">
        <w:t xml:space="preserve"> a common lifelong infection</w:t>
      </w:r>
      <w:r w:rsidR="00117485">
        <w:t>,</w:t>
      </w:r>
      <w:r w:rsidRPr="00826C46">
        <w:t xml:space="preserve"> with </w:t>
      </w:r>
      <w:r w:rsidR="008067D9" w:rsidRPr="00826C46">
        <w:t>60-90%</w:t>
      </w:r>
      <w:r w:rsidRPr="00826C46">
        <w:t xml:space="preserve">% </w:t>
      </w:r>
      <w:r w:rsidR="00D96C13" w:rsidRPr="00826C46">
        <w:t>people</w:t>
      </w:r>
      <w:r w:rsidRPr="00826C46">
        <w:t xml:space="preserve"> thought to be infected</w:t>
      </w:r>
      <w:r w:rsidR="00101281" w:rsidRPr="00826C46">
        <w:t xml:space="preserve"> </w:t>
      </w:r>
      <w:r w:rsidR="00F44148" w:rsidRPr="00826C46">
        <w:fldChar w:fldCharType="begin">
          <w:fldData xml:space="preserve">PEVuZE5vdGU+PENpdGU+PEF1dGhvcj5HcmlmZml0aHM8L0F1dGhvcj48WWVhcj4yMDIxPC9ZZWFy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</w:fldData>
        </w:fldChar>
      </w:r>
      <w:r w:rsidR="00764DAE">
        <w:instrText xml:space="preserve"> ADDIN EN.CITE </w:instrText>
      </w:r>
      <w:r w:rsidR="00764DAE">
        <w:fldChar w:fldCharType="begin">
          <w:fldData xml:space="preserve">PEVuZE5vdGU+PENpdGU+PEF1dGhvcj5HcmlmZml0aHM8L0F1dGhvcj48WWVhcj4yMDIxPC9ZZWFy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</w:fldData>
        </w:fldChar>
      </w:r>
      <w:r w:rsidR="00764DAE">
        <w:instrText xml:space="preserve"> ADDIN EN.CITE.DATA </w:instrText>
      </w:r>
      <w:r w:rsidR="00764DAE">
        <w:fldChar w:fldCharType="end"/>
      </w:r>
      <w:r w:rsidR="00F44148" w:rsidRPr="00826C46">
        <w:fldChar w:fldCharType="separate"/>
      </w:r>
      <w:r w:rsidR="00F44148" w:rsidRPr="00826C46">
        <w:rPr>
          <w:noProof/>
        </w:rPr>
        <w:t>(1)</w:t>
      </w:r>
      <w:r w:rsidR="00F44148" w:rsidRPr="00826C46">
        <w:fldChar w:fldCharType="end"/>
      </w:r>
      <w:r w:rsidRPr="00826C46">
        <w:t>.</w:t>
      </w:r>
      <w:r w:rsidR="00FD2BEB">
        <w:t xml:space="preserve"> The disease burden seen during congenital infection and organ transplantation has made this a high priority pathogen for vaccine development.</w:t>
      </w:r>
      <w:r w:rsidRPr="00826C46">
        <w:t xml:space="preserve"> Previous </w:t>
      </w:r>
      <w:r w:rsidRPr="001E3CA3">
        <w:t xml:space="preserve">attempts to develop a vaccine have </w:t>
      </w:r>
      <w:r w:rsidR="00FD2BEB">
        <w:t>often included</w:t>
      </w:r>
      <w:r w:rsidRPr="001E3CA3">
        <w:t xml:space="preserve"> glycoprotein B (gB)</w:t>
      </w:r>
      <w:r w:rsidR="00117485">
        <w:t>.</w:t>
      </w:r>
      <w:r w:rsidRPr="001E3CA3">
        <w:t xml:space="preserve"> </w:t>
      </w:r>
      <w:r w:rsidR="00FD2BEB">
        <w:t xml:space="preserve">The rationale </w:t>
      </w:r>
      <w:r w:rsidR="000E13D7">
        <w:t>being</w:t>
      </w:r>
      <w:r w:rsidR="00FD2BEB">
        <w:t xml:space="preserve"> that it is</w:t>
      </w:r>
      <w:r w:rsidRPr="001E3CA3">
        <w:t xml:space="preserve"> exposed on the </w:t>
      </w:r>
      <w:r w:rsidR="00FD2BEB">
        <w:t xml:space="preserve">virion </w:t>
      </w:r>
      <w:r w:rsidRPr="001E3CA3">
        <w:t>surface and critical to viral fusion and entry</w:t>
      </w:r>
      <w:r w:rsidR="003B4257">
        <w:t xml:space="preserve"> </w:t>
      </w:r>
      <w:r w:rsidR="003B4257">
        <w:fldChar w:fldCharType="begin"/>
      </w:r>
      <w:r w:rsidR="003B4257">
        <w:instrText xml:space="preserve"> ADDIN EN.CITE &lt;EndNote&gt;&lt;Cite&gt;&lt;Author&gt;Gomes&lt;/Author&gt;&lt;Year&gt;2023&lt;/Year&gt;&lt;RecNum&gt;2&lt;/RecNum&gt;&lt;DisplayText&gt;(2)&lt;/DisplayText&gt;&lt;record&gt;&lt;rec-number&gt;2&lt;/rec-number&gt;&lt;foreign-keys&gt;&lt;key app="EN" db-id="e0e9e0vdl0z2xiew2t6p9xtos5evzt50xzes" timestamp="1704903854"&gt;2&lt;/key&gt;&lt;/foreign-keys&gt;&lt;ref-type name="Journal Article"&gt;17&lt;/ref-type&gt;&lt;contributors&gt;&lt;authors&gt;&lt;author&gt;Gomes, A. C.&lt;/author&gt;&lt;author&gt;Baraniak, I. A.&lt;/author&gt;&lt;author&gt;Lankina, A.&lt;/author&gt;&lt;author&gt;Moulder, Z.&lt;/author&gt;&lt;author&gt;Holenya, P.&lt;/author&gt;&lt;author&gt;Atkinson, C.&lt;/author&gt;&lt;author&gt;Tang, G.&lt;/author&gt;&lt;author&gt;Mahungu, T.&lt;/author&gt;&lt;author&gt;Kern, F.&lt;/author&gt;&lt;author&gt;Griffiths, P. D.&lt;/author&gt;&lt;author&gt;Reeves, M. B.&lt;/author&gt;&lt;/authors&gt;&lt;/contributors&gt;&lt;titles&gt;&lt;title&gt;The cytomegalovirus gB/MF59 vaccine candidate induces antibodies against an antigenic domain controlling cell-to-cell spread&lt;/title&gt;&lt;secondary-title&gt;Nature Communications&lt;/secondary-title&gt;&lt;/titles&gt;&lt;periodical&gt;&lt;full-title&gt;Nature Communications&lt;/full-title&gt;&lt;/periodical&gt;&lt;pages&gt;1041&lt;/pages&gt;&lt;volume&gt;14&lt;/volume&gt;&lt;number&gt;1&lt;/number&gt;&lt;dates&gt;&lt;year&gt;2023&lt;/year&gt;&lt;pub-dates&gt;&lt;date&gt;2023/02/23&lt;/date&gt;&lt;/pub-dates&gt;&lt;/dates&gt;&lt;isbn&gt;2041-1723&lt;/isbn&gt;&lt;urls&gt;&lt;related-urls&gt;&lt;url&gt;https://doi.org/10.1038/s41467-023-36683-x&lt;/url&gt;&lt;/related-urls&gt;&lt;/urls&gt;&lt;electronic-resource-num&gt;10.1038/s41467-023-36683-x&lt;/electronic-resource-num&gt;&lt;/record&gt;&lt;/Cite&gt;&lt;/EndNote&gt;</w:instrText>
      </w:r>
      <w:r w:rsidR="003B4257">
        <w:fldChar w:fldCharType="separate"/>
      </w:r>
      <w:r w:rsidR="003B4257">
        <w:rPr>
          <w:noProof/>
        </w:rPr>
        <w:t>(2)</w:t>
      </w:r>
      <w:r w:rsidR="003B4257">
        <w:fldChar w:fldCharType="end"/>
      </w:r>
      <w:r w:rsidRPr="001E3CA3">
        <w:t xml:space="preserve">. </w:t>
      </w:r>
      <w:r w:rsidR="00FD2BEB">
        <w:t xml:space="preserve">In follow up studies of </w:t>
      </w:r>
      <w:r w:rsidR="00C376E7" w:rsidRPr="007C6EB4">
        <w:t xml:space="preserve">a vaccine trial, the Reeves lab discovered protective antibodies to a highly conserved novel antigen domain on gB </w:t>
      </w:r>
      <w:r w:rsidR="00C376E7" w:rsidRPr="00623B55">
        <w:t>they termed antigenic</w:t>
      </w:r>
      <w:r w:rsidR="00C376E7" w:rsidRPr="007C6EB4">
        <w:t xml:space="preserve"> domain 6 (AD-6). However, </w:t>
      </w:r>
      <w:r w:rsidR="006412FC">
        <w:t xml:space="preserve">AD-6-specific </w:t>
      </w:r>
      <w:r w:rsidR="00C376E7" w:rsidRPr="007C6EB4">
        <w:t xml:space="preserve">antibodies </w:t>
      </w:r>
      <w:r w:rsidR="005D2061">
        <w:t xml:space="preserve">were </w:t>
      </w:r>
      <w:r w:rsidR="00FD2BEB">
        <w:t xml:space="preserve">only </w:t>
      </w:r>
      <w:r w:rsidR="005D2061">
        <w:t xml:space="preserve">found in </w:t>
      </w:r>
      <w:r w:rsidR="00FD2BEB">
        <w:t xml:space="preserve">70% of </w:t>
      </w:r>
      <w:r w:rsidR="005D2061">
        <w:t xml:space="preserve">vaccine recipients and </w:t>
      </w:r>
      <w:r w:rsidR="00FD2BEB">
        <w:t>rarely (&lt;5%)</w:t>
      </w:r>
      <w:r w:rsidR="00FD2BEB" w:rsidRPr="007C6EB4">
        <w:t xml:space="preserve"> </w:t>
      </w:r>
      <w:r w:rsidR="006412FC">
        <w:t>from</w:t>
      </w:r>
      <w:r w:rsidR="00C376E7" w:rsidRPr="0022119E">
        <w:t xml:space="preserve"> natural infection</w:t>
      </w:r>
      <w:r w:rsidR="00FD2BEB">
        <w:t>. It is hypothesised that because</w:t>
      </w:r>
      <w:r w:rsidR="00C376E7" w:rsidRPr="0022119E">
        <w:t xml:space="preserve"> AD-6 is buried internally within the gB homotrimer</w:t>
      </w:r>
      <w:r w:rsidR="00FD2BEB">
        <w:t xml:space="preserve"> </w:t>
      </w:r>
      <w:r w:rsidR="00C376E7" w:rsidRPr="0022119E">
        <w:t>(</w:t>
      </w:r>
      <w:r w:rsidR="00C376E7" w:rsidRPr="0022119E">
        <w:rPr>
          <w:i/>
          <w:iCs/>
        </w:rPr>
        <w:t>Figure 2a</w:t>
      </w:r>
      <w:r w:rsidR="00C376E7" w:rsidRPr="0022119E">
        <w:t>) and only transiently exposed during the change in protein conformation from pre-fusion to post-fusion, there is insufficient time during natural infection for antibodies to be generated against it. The</w:t>
      </w:r>
      <w:r w:rsidR="00C376E7">
        <w:t xml:space="preserve"> vaccine </w:t>
      </w:r>
      <w:r w:rsidR="00FD2BEB" w:rsidRPr="007C6EB4">
        <w:t>contai</w:t>
      </w:r>
      <w:r w:rsidR="00FD2BEB">
        <w:t xml:space="preserve">ned </w:t>
      </w:r>
      <w:r w:rsidR="00C376E7" w:rsidRPr="007C6EB4">
        <w:t>monomeric and trimeric recombinant subunits</w:t>
      </w:r>
      <w:r w:rsidR="00FC7D1C">
        <w:t xml:space="preserve"> of gB</w:t>
      </w:r>
      <w:r w:rsidR="00C376E7" w:rsidRPr="007C6EB4">
        <w:t>,</w:t>
      </w:r>
      <w:r w:rsidR="00FC7D1C">
        <w:t xml:space="preserve"> </w:t>
      </w:r>
      <w:r w:rsidR="00771EF7">
        <w:t>th</w:t>
      </w:r>
      <w:r w:rsidR="004E3E8C">
        <w:t xml:space="preserve">at </w:t>
      </w:r>
      <w:r w:rsidR="00FD2BEB">
        <w:t xml:space="preserve">they hypothesise </w:t>
      </w:r>
      <w:r w:rsidR="004E3E8C">
        <w:t>expose</w:t>
      </w:r>
      <w:r w:rsidR="00FD2BEB">
        <w:t>d</w:t>
      </w:r>
      <w:r w:rsidR="00C376E7">
        <w:t xml:space="preserve"> AD-6</w:t>
      </w:r>
      <w:r w:rsidR="00C376E7" w:rsidRPr="007C6EB4">
        <w:t xml:space="preserve"> to prime AD-6 specific </w:t>
      </w:r>
      <w:r w:rsidR="005D2061">
        <w:t xml:space="preserve">protective </w:t>
      </w:r>
      <w:r w:rsidR="00C376E7" w:rsidRPr="007C6EB4">
        <w:t xml:space="preserve">antibodies that </w:t>
      </w:r>
      <w:r w:rsidR="00FC7D1C">
        <w:t>were</w:t>
      </w:r>
      <w:r w:rsidR="00C376E7" w:rsidRPr="007C6EB4">
        <w:t xml:space="preserve"> boosted upon challenge with the virus</w:t>
      </w:r>
      <w:r w:rsidR="00C376E7">
        <w:t xml:space="preserve"> </w:t>
      </w:r>
      <w:r w:rsidR="00C376E7" w:rsidRPr="007C6EB4">
        <w:fldChar w:fldCharType="begin"/>
      </w:r>
      <w:r w:rsidR="00C376E7" w:rsidRPr="007C6EB4">
        <w:instrText xml:space="preserve"> ADDIN EN.CITE &lt;EndNote&gt;&lt;Cite&gt;&lt;Author&gt;Gomes&lt;/Author&gt;&lt;Year&gt;2023&lt;/Year&gt;&lt;RecNum&gt;2&lt;/RecNum&gt;&lt;DisplayText&gt;(2)&lt;/DisplayText&gt;&lt;record&gt;&lt;rec-number&gt;2&lt;/rec-number&gt;&lt;foreign-keys&gt;&lt;key app="EN" db-id="e0e9e0vdl0z2xiew2t6p9xtos5evzt50xzes" timestamp="1704903854"&gt;2&lt;/key&gt;&lt;/foreign-keys&gt;&lt;ref-type name="Journal Article"&gt;17&lt;/ref-type&gt;&lt;contributors&gt;&lt;authors&gt;&lt;author&gt;Gomes, A. C.&lt;/author&gt;&lt;author&gt;Baraniak, I. A.&lt;/author&gt;&lt;author&gt;Lankina, A.&lt;/author&gt;&lt;author&gt;Moulder, Z.&lt;/author&gt;&lt;author&gt;Holenya, P.&lt;/author&gt;&lt;author&gt;Atkinson, C.&lt;/author&gt;&lt;author&gt;Tang, G.&lt;/author&gt;&lt;author&gt;Mahungu, T.&lt;/author&gt;&lt;author&gt;Kern, F.&lt;/author&gt;&lt;author&gt;Griffiths, P. D.&lt;/author&gt;&lt;author&gt;Reeves, M. B.&lt;/author&gt;&lt;/authors&gt;&lt;/contributors&gt;&lt;titles&gt;&lt;title&gt;The cytomegalovirus gB/MF59 vaccine candidate induces antibodies against an antigenic domain controlling cell-to-cell spread&lt;/title&gt;&lt;secondary-title&gt;Nature Communications&lt;/secondary-title&gt;&lt;/titles&gt;&lt;periodical&gt;&lt;full-title&gt;Nature Communications&lt;/full-title&gt;&lt;/periodical&gt;&lt;pages&gt;1041&lt;/pages&gt;&lt;volume&gt;14&lt;/volume&gt;&lt;number&gt;1&lt;/number&gt;&lt;dates&gt;&lt;year&gt;2023&lt;/year&gt;&lt;pub-dates&gt;&lt;date&gt;2023/02/23&lt;/date&gt;&lt;/pub-dates&gt;&lt;/dates&gt;&lt;isbn&gt;2041-1723&lt;/isbn&gt;&lt;urls&gt;&lt;related-urls&gt;&lt;url&gt;https://doi.org/10.1038/s41467-023-36683-x&lt;/url&gt;&lt;/related-urls&gt;&lt;/urls&gt;&lt;electronic-resource-num&gt;10.1038/s41467-023-36683-x&lt;/electronic-resource-num&gt;&lt;/record&gt;&lt;/Cite&gt;&lt;/EndNote&gt;</w:instrText>
      </w:r>
      <w:r w:rsidR="00C376E7" w:rsidRPr="007C6EB4">
        <w:fldChar w:fldCharType="separate"/>
      </w:r>
      <w:r w:rsidR="00C376E7" w:rsidRPr="007C6EB4">
        <w:rPr>
          <w:noProof/>
        </w:rPr>
        <w:t>(2)</w:t>
      </w:r>
      <w:r w:rsidR="00C376E7" w:rsidRPr="007C6EB4">
        <w:fldChar w:fldCharType="end"/>
      </w:r>
      <w:r w:rsidR="00C376E7">
        <w:t xml:space="preserve">. </w:t>
      </w:r>
    </w:p>
    <w:p w14:paraId="63BC3310" w14:textId="1BAC693D" w:rsidR="00F91173" w:rsidRPr="0091526C" w:rsidRDefault="00FD2BEB" w:rsidP="00D62E91">
      <w:pPr>
        <w:jc w:val="both"/>
      </w:pPr>
      <w:r w:rsidRPr="00B436A6">
        <w:t xml:space="preserve">To understand the </w:t>
      </w:r>
      <w:r>
        <w:t>importance</w:t>
      </w:r>
      <w:r w:rsidRPr="007E0996">
        <w:rPr>
          <w:i/>
          <w:iCs/>
        </w:rPr>
        <w:t xml:space="preserve">, </w:t>
      </w:r>
      <w:r w:rsidR="00060104">
        <w:t>of AD-6 in</w:t>
      </w:r>
      <w:r>
        <w:t xml:space="preserve"> gB function</w:t>
      </w:r>
      <w:r>
        <w:rPr>
          <w:i/>
          <w:iCs/>
        </w:rPr>
        <w:t xml:space="preserve"> </w:t>
      </w:r>
      <w:r w:rsidR="00262C88" w:rsidRPr="00C80AAE">
        <w:rPr>
          <w:i/>
          <w:iCs/>
        </w:rPr>
        <w:t>Gomes et a</w:t>
      </w:r>
      <w:r w:rsidR="005D686F">
        <w:rPr>
          <w:i/>
          <w:iCs/>
        </w:rPr>
        <w:t xml:space="preserve">l, </w:t>
      </w:r>
      <w:r w:rsidR="005D686F" w:rsidRPr="005D686F">
        <w:t>2023</w:t>
      </w:r>
      <w:r w:rsidR="00262C88" w:rsidRPr="0091526C">
        <w:t xml:space="preserve"> also proved AD-6 polypeptide added alongside </w:t>
      </w:r>
      <w:r w:rsidR="002E367D">
        <w:t xml:space="preserve">the </w:t>
      </w:r>
      <w:r w:rsidR="00262C88" w:rsidRPr="0091526C">
        <w:t>virus to a cell</w:t>
      </w:r>
      <w:r w:rsidR="004A72E1">
        <w:t>-</w:t>
      </w:r>
      <w:r w:rsidR="00262C88" w:rsidRPr="0091526C">
        <w:t>layer inhibit</w:t>
      </w:r>
      <w:r w:rsidR="002F04A2">
        <w:t>ed</w:t>
      </w:r>
      <w:r w:rsidR="00262C88" w:rsidRPr="0091526C">
        <w:t xml:space="preserve"> HCMV infection in fibroblast but not epithelial cell lines</w:t>
      </w:r>
      <w:r w:rsidR="003B4257" w:rsidRPr="0091526C">
        <w:t xml:space="preserve"> </w:t>
      </w:r>
      <w:r w:rsidR="003B4257" w:rsidRPr="0091526C">
        <w:fldChar w:fldCharType="begin"/>
      </w:r>
      <w:r w:rsidR="003B4257" w:rsidRPr="0091526C">
        <w:instrText xml:space="preserve"> ADDIN EN.CITE &lt;EndNote&gt;&lt;Cite&gt;&lt;Author&gt;Gomes&lt;/Author&gt;&lt;Year&gt;2023&lt;/Year&gt;&lt;RecNum&gt;2&lt;/RecNum&gt;&lt;DisplayText&gt;(2)&lt;/DisplayText&gt;&lt;record&gt;&lt;rec-number&gt;2&lt;/rec-number&gt;&lt;foreign-keys&gt;&lt;key app="EN" db-id="e0e9e0vdl0z2xiew2t6p9xtos5evzt50xzes" timestamp="1704903854"&gt;2&lt;/key&gt;&lt;/foreign-keys&gt;&lt;ref-type name="Journal Article"&gt;17&lt;/ref-type&gt;&lt;contributors&gt;&lt;authors&gt;&lt;author&gt;Gomes, A. C.&lt;/author&gt;&lt;author&gt;Baraniak, I. A.&lt;/author&gt;&lt;author&gt;Lankina, A.&lt;/author&gt;&lt;author&gt;Moulder, Z.&lt;/author&gt;&lt;author&gt;Holenya, P.&lt;/author&gt;&lt;author&gt;Atkinson, C.&lt;/author&gt;&lt;author&gt;Tang, G.&lt;/author&gt;&lt;author&gt;Mahungu, T.&lt;/author&gt;&lt;author&gt;Kern, F.&lt;/author&gt;&lt;author&gt;Griffiths, P. D.&lt;/author&gt;&lt;author&gt;Reeves, M. B.&lt;/author&gt;&lt;/authors&gt;&lt;/contributors&gt;&lt;titles&gt;&lt;title&gt;The cytomegalovirus gB/MF59 vaccine candidate induces antibodies against an antigenic domain controlling cell-to-cell spread&lt;/title&gt;&lt;secondary-title&gt;Nature Communications&lt;/secondary-title&gt;&lt;/titles&gt;&lt;periodical&gt;&lt;full-title&gt;Nature Communications&lt;/full-title&gt;&lt;/periodical&gt;&lt;pages&gt;1041&lt;/pages&gt;&lt;volume&gt;14&lt;/volume&gt;&lt;number&gt;1&lt;/number&gt;&lt;dates&gt;&lt;year&gt;2023&lt;/year&gt;&lt;pub-dates&gt;&lt;date&gt;2023/02/23&lt;/date&gt;&lt;/pub-dates&gt;&lt;/dates&gt;&lt;isbn&gt;2041-1723&lt;/isbn&gt;&lt;urls&gt;&lt;related-urls&gt;&lt;url&gt;https://doi.org/10.1038/s41467-023-36683-x&lt;/url&gt;&lt;/related-urls&gt;&lt;/urls&gt;&lt;electronic-resource-num&gt;10.1038/s41467-023-36683-x&lt;/electronic-resource-num&gt;&lt;/record&gt;&lt;/Cite&gt;&lt;/EndNote&gt;</w:instrText>
      </w:r>
      <w:r w:rsidR="003B4257" w:rsidRPr="0091526C">
        <w:fldChar w:fldCharType="separate"/>
      </w:r>
      <w:r w:rsidR="003B4257" w:rsidRPr="0091526C">
        <w:rPr>
          <w:noProof/>
        </w:rPr>
        <w:t>(2)</w:t>
      </w:r>
      <w:r w:rsidR="003B4257" w:rsidRPr="0091526C">
        <w:fldChar w:fldCharType="end"/>
      </w:r>
      <w:r w:rsidR="00262C88" w:rsidRPr="0091526C">
        <w:t xml:space="preserve">. </w:t>
      </w:r>
      <w:r w:rsidR="00E462AA" w:rsidRPr="0091526C">
        <w:t>Furthe</w:t>
      </w:r>
      <w:r w:rsidR="002E367D">
        <w:t>rm</w:t>
      </w:r>
      <w:r w:rsidR="00E462AA" w:rsidRPr="0091526C">
        <w:t>ore,</w:t>
      </w:r>
      <w:r>
        <w:t xml:space="preserve"> </w:t>
      </w:r>
      <w:r w:rsidR="00DC5B45">
        <w:t xml:space="preserve">they </w:t>
      </w:r>
      <w:r>
        <w:t>demonstrated</w:t>
      </w:r>
      <w:r w:rsidR="00E462AA" w:rsidRPr="0091526C">
        <w:t xml:space="preserve"> </w:t>
      </w:r>
      <w:r w:rsidR="006655ED" w:rsidRPr="0091526C">
        <w:t xml:space="preserve">AD-6 </w:t>
      </w:r>
      <w:r>
        <w:t>has</w:t>
      </w:r>
      <w:r w:rsidR="006655ED" w:rsidRPr="0091526C">
        <w:t xml:space="preserve"> near-perfect conservation at the amino acid level with 96.1% identical sites in an analysis of 390 HCMV genomes</w:t>
      </w:r>
      <w:r w:rsidR="009F5420">
        <w:t xml:space="preserve"> </w:t>
      </w:r>
      <w:r w:rsidR="009F5420">
        <w:fldChar w:fldCharType="begin"/>
      </w:r>
      <w:r w:rsidR="009F5420">
        <w:instrText xml:space="preserve"> ADDIN EN.CITE &lt;EndNote&gt;&lt;Cite&gt;&lt;Author&gt;Gomes&lt;/Author&gt;&lt;Year&gt;2023&lt;/Year&gt;&lt;RecNum&gt;2&lt;/RecNum&gt;&lt;DisplayText&gt;(2)&lt;/DisplayText&gt;&lt;record&gt;&lt;rec-number&gt;2&lt;/rec-number&gt;&lt;foreign-keys&gt;&lt;key app="EN" db-id="e0e9e0vdl0z2xiew2t6p9xtos5evzt50xzes" timestamp="1704903854"&gt;2&lt;/key&gt;&lt;/foreign-keys&gt;&lt;ref-type name="Journal Article"&gt;17&lt;/ref-type&gt;&lt;contributors&gt;&lt;authors&gt;&lt;author&gt;Gomes, A. C.&lt;/author&gt;&lt;author&gt;Baraniak, I. A.&lt;/author&gt;&lt;author&gt;Lankina, A.&lt;/author&gt;&lt;author&gt;Moulder, Z.&lt;/author&gt;&lt;author&gt;Holenya, P.&lt;/author&gt;&lt;author&gt;Atkinson, C.&lt;/author&gt;&lt;author&gt;Tang, G.&lt;/author&gt;&lt;author&gt;Mahungu, T.&lt;/author&gt;&lt;author&gt;Kern, F.&lt;/author&gt;&lt;author&gt;Griffiths, P. D.&lt;/author&gt;&lt;author&gt;Reeves, M. B.&lt;/author&gt;&lt;/authors&gt;&lt;/contributors&gt;&lt;titles&gt;&lt;title&gt;The cytomegalovirus gB/MF59 vaccine candidate induces antibodies against an antigenic domain controlling cell-to-cell spread&lt;/title&gt;&lt;secondary-title&gt;Nature Communications&lt;/secondary-title&gt;&lt;/titles&gt;&lt;periodical&gt;&lt;full-title&gt;Nature Communications&lt;/full-title&gt;&lt;/periodical&gt;&lt;pages&gt;1041&lt;/pages&gt;&lt;volume&gt;14&lt;/volume&gt;&lt;number&gt;1&lt;/number&gt;&lt;dates&gt;&lt;year&gt;2023&lt;/year&gt;&lt;pub-dates&gt;&lt;date&gt;2023/02/23&lt;/date&gt;&lt;/pub-dates&gt;&lt;/dates&gt;&lt;isbn&gt;2041-1723&lt;/isbn&gt;&lt;urls&gt;&lt;related-urls&gt;&lt;url&gt;https://doi.org/10.1038/s41467-023-36683-x&lt;/url&gt;&lt;/related-urls&gt;&lt;/urls&gt;&lt;electronic-resource-num&gt;10.1038/s41467-023-36683-x&lt;/electronic-resource-num&gt;&lt;/record&gt;&lt;/Cite&gt;&lt;/EndNote&gt;</w:instrText>
      </w:r>
      <w:r w:rsidR="009F5420">
        <w:fldChar w:fldCharType="separate"/>
      </w:r>
      <w:r w:rsidR="009F5420">
        <w:rPr>
          <w:noProof/>
        </w:rPr>
        <w:t>(2)</w:t>
      </w:r>
      <w:r w:rsidR="009F5420">
        <w:fldChar w:fldCharType="end"/>
      </w:r>
      <w:r w:rsidR="00FC672C" w:rsidRPr="0091526C">
        <w:t>.</w:t>
      </w:r>
      <w:r>
        <w:t xml:space="preserve"> One hypothesis was exogenous AD6 could compete with virion gB for an unidentified target of AD</w:t>
      </w:r>
      <w:r w:rsidR="00695788">
        <w:t>-</w:t>
      </w:r>
      <w:r>
        <w:t>6</w:t>
      </w:r>
      <w:r w:rsidR="00695788">
        <w:t>-</w:t>
      </w:r>
      <w:r>
        <w:t>blocking infection</w:t>
      </w:r>
      <w:r w:rsidRPr="0091526C">
        <w:t xml:space="preserve">. </w:t>
      </w:r>
      <w:r w:rsidR="005515A8">
        <w:t>Unpublished</w:t>
      </w:r>
      <w:r w:rsidR="00C956C7">
        <w:t xml:space="preserve"> i</w:t>
      </w:r>
      <w:r w:rsidR="005D0CA5" w:rsidRPr="0091526C">
        <w:t>n</w:t>
      </w:r>
      <w:r w:rsidR="00C956C7">
        <w:t>-</w:t>
      </w:r>
      <w:r w:rsidR="005D0CA5" w:rsidRPr="0091526C">
        <w:t>silico ana</w:t>
      </w:r>
      <w:r w:rsidR="002E367D">
        <w:t>ly</w:t>
      </w:r>
      <w:r w:rsidR="005D0CA5" w:rsidRPr="0091526C">
        <w:t>sis suggests that an AD-6 or AD-6</w:t>
      </w:r>
      <w:r w:rsidR="002E367D">
        <w:t>-</w:t>
      </w:r>
      <w:r w:rsidR="005D0CA5" w:rsidRPr="0091526C">
        <w:t xml:space="preserve">like domain can be found in many viral fusion proteins </w:t>
      </w:r>
      <w:r w:rsidR="00D7316D" w:rsidRPr="0091526C">
        <w:t>including</w:t>
      </w:r>
      <w:r w:rsidR="004B375D">
        <w:t xml:space="preserve"> other herpesviruses such as</w:t>
      </w:r>
      <w:r w:rsidR="00D7316D" w:rsidRPr="0091526C">
        <w:t xml:space="preserve"> Herpes simplex virus 1 (HSV-1).</w:t>
      </w:r>
      <w:r w:rsidR="00680B15" w:rsidRPr="0091526C">
        <w:t xml:space="preserve"> </w:t>
      </w:r>
      <w:r>
        <w:t>Thus d</w:t>
      </w:r>
      <w:r w:rsidR="00D7316D" w:rsidRPr="0091526C">
        <w:t xml:space="preserve">uring the </w:t>
      </w:r>
      <w:proofErr w:type="gramStart"/>
      <w:r w:rsidR="002E367D">
        <w:t>r</w:t>
      </w:r>
      <w:r w:rsidR="00D7316D" w:rsidRPr="0091526C">
        <w:t>o</w:t>
      </w:r>
      <w:r w:rsidR="002E367D">
        <w:t>tation</w:t>
      </w:r>
      <w:proofErr w:type="gramEnd"/>
      <w:r w:rsidR="00D7316D" w:rsidRPr="0091526C">
        <w:t xml:space="preserve"> we </w:t>
      </w:r>
      <w:r>
        <w:t>sought</w:t>
      </w:r>
      <w:r w:rsidRPr="0091526C">
        <w:t xml:space="preserve"> </w:t>
      </w:r>
      <w:r w:rsidR="00D7316D" w:rsidRPr="0091526C">
        <w:t>to inve</w:t>
      </w:r>
      <w:r w:rsidR="002E367D">
        <w:t>sti</w:t>
      </w:r>
      <w:r w:rsidR="00D7316D" w:rsidRPr="0091526C">
        <w:t xml:space="preserve">gate </w:t>
      </w:r>
      <w:r w:rsidR="00680B15" w:rsidRPr="0091526C">
        <w:t>the genetic and functional conservation of AD-6 between HCMV and HSV-1</w:t>
      </w:r>
      <w:r w:rsidR="00B80889">
        <w:t>,</w:t>
      </w:r>
      <w:r w:rsidR="00680B15" w:rsidRPr="0091526C">
        <w:t xml:space="preserve"> and in partic</w:t>
      </w:r>
      <w:r w:rsidR="002032F5" w:rsidRPr="0091526C">
        <w:t>ular if</w:t>
      </w:r>
      <w:r w:rsidR="00680B15" w:rsidRPr="0091526C">
        <w:t xml:space="preserve"> HSV-1</w:t>
      </w:r>
      <w:r w:rsidR="00FF6861" w:rsidRPr="0091526C">
        <w:t xml:space="preserve"> AD-6 </w:t>
      </w:r>
      <w:r w:rsidR="002032F5" w:rsidRPr="0091526C">
        <w:t xml:space="preserve">can </w:t>
      </w:r>
      <w:r w:rsidR="00FF6861" w:rsidRPr="0091526C">
        <w:t xml:space="preserve">also inhibit HSV-1 </w:t>
      </w:r>
      <w:r w:rsidR="00C956C7">
        <w:t xml:space="preserve">infection </w:t>
      </w:r>
      <w:r w:rsidR="000C5DCE" w:rsidRPr="0091526C">
        <w:t xml:space="preserve">of cells </w:t>
      </w:r>
      <w:r w:rsidR="00FF6861" w:rsidRPr="0091526C">
        <w:t xml:space="preserve">as described for HCMV. </w:t>
      </w:r>
      <w:r w:rsidR="002032F5" w:rsidRPr="0091526C">
        <w:t>Due to the relatedness of the virus</w:t>
      </w:r>
      <w:r w:rsidR="00497810">
        <w:t>es</w:t>
      </w:r>
      <w:r w:rsidR="002032F5" w:rsidRPr="0091526C">
        <w:t xml:space="preserve"> and AD-6 peptides</w:t>
      </w:r>
      <w:r w:rsidR="002E367D">
        <w:t>,</w:t>
      </w:r>
      <w:r w:rsidR="002032F5" w:rsidRPr="0091526C">
        <w:t xml:space="preserve"> we also want to investigate if HSV-1 AD-6 and HCMV AD-6 are capable of cross inhibiting infection</w:t>
      </w:r>
      <w:r w:rsidR="005A5F6C">
        <w:t xml:space="preserve">. </w:t>
      </w:r>
      <w:r w:rsidR="00680B15" w:rsidRPr="0091526C">
        <w:t xml:space="preserve"> </w:t>
      </w:r>
    </w:p>
    <w:p w14:paraId="3F95FA1B" w14:textId="77777777" w:rsidR="00302BE2" w:rsidRDefault="00302BE2" w:rsidP="00F07413">
      <w:pPr>
        <w:jc w:val="both"/>
      </w:pPr>
    </w:p>
    <w:p w14:paraId="1198506B" w14:textId="4652FBAA" w:rsidR="00F07413" w:rsidRPr="00302BE2" w:rsidRDefault="00BD7579" w:rsidP="00F07413">
      <w:pPr>
        <w:rPr>
          <w:sz w:val="24"/>
          <w:szCs w:val="24"/>
          <w:u w:val="single"/>
        </w:rPr>
      </w:pPr>
      <w:r w:rsidRPr="00302BE2">
        <w:rPr>
          <w:sz w:val="24"/>
          <w:szCs w:val="24"/>
          <w:u w:val="single"/>
        </w:rPr>
        <w:t xml:space="preserve">Methods </w:t>
      </w:r>
    </w:p>
    <w:p w14:paraId="1B51D74A" w14:textId="67FC9C30" w:rsidR="00F07413" w:rsidRPr="00A71AA1" w:rsidRDefault="00F07413" w:rsidP="00F07413">
      <w:pPr>
        <w:rPr>
          <w:b/>
          <w:bCs/>
        </w:rPr>
      </w:pPr>
      <w:r>
        <w:rPr>
          <w:b/>
          <w:bCs/>
        </w:rPr>
        <w:t xml:space="preserve">Peptide </w:t>
      </w:r>
      <w:r w:rsidR="004D0494">
        <w:rPr>
          <w:b/>
          <w:bCs/>
        </w:rPr>
        <w:t>i</w:t>
      </w:r>
      <w:r>
        <w:rPr>
          <w:b/>
          <w:bCs/>
        </w:rPr>
        <w:t xml:space="preserve">nhibition assay </w:t>
      </w:r>
    </w:p>
    <w:p w14:paraId="19C93C79" w14:textId="4FE76B40" w:rsidR="00376DA2" w:rsidRDefault="008A209D" w:rsidP="00032A8F">
      <w:r>
        <w:t>Firstly,</w:t>
      </w:r>
      <w:r w:rsidR="00F07413">
        <w:t xml:space="preserve"> the peptides were dissolved into DMSO to a concentration of 40mg/mL and titrations were performed to test the </w:t>
      </w:r>
      <w:r w:rsidR="00BD7579">
        <w:t>volume</w:t>
      </w:r>
      <w:r w:rsidR="00F07413">
        <w:t xml:space="preserve"> of DMSO and virus </w:t>
      </w:r>
      <w:r w:rsidR="00F02FE6">
        <w:t xml:space="preserve">(strains </w:t>
      </w:r>
      <w:r w:rsidR="00757BD9">
        <w:t>HSV-1-</w:t>
      </w:r>
      <w:r w:rsidR="00757BD9">
        <w:t>VP26GFP</w:t>
      </w:r>
      <w:r w:rsidR="00757BD9">
        <w:t xml:space="preserve">, </w:t>
      </w:r>
      <w:r w:rsidR="00757BD9">
        <w:t>HCMV-TB40E-GATA2-mCherry</w:t>
      </w:r>
      <w:r w:rsidR="00032A8F">
        <w:t>.) T</w:t>
      </w:r>
      <w:r w:rsidR="00F07413">
        <w:t xml:space="preserve">hat would be well tolerated by the cells and cause around 50% infection in both the </w:t>
      </w:r>
      <w:r w:rsidR="00742CF2">
        <w:t>spontaneously arising retinal epithelial cells (ARPEs)</w:t>
      </w:r>
      <w:r w:rsidR="00F07413">
        <w:t xml:space="preserve"> </w:t>
      </w:r>
      <w:r w:rsidR="00117485">
        <w:t xml:space="preserve">and </w:t>
      </w:r>
      <w:r w:rsidR="00742CF2">
        <w:t xml:space="preserve">Human Foreskin Fibroblasts (HFFs) </w:t>
      </w:r>
      <w:r w:rsidR="00F07413">
        <w:t xml:space="preserve">cell lines. We found that </w:t>
      </w:r>
      <w:r w:rsidR="008045BF">
        <w:t>with 4% DMSO</w:t>
      </w:r>
      <w:r w:rsidR="00FE3E11">
        <w:t>,</w:t>
      </w:r>
      <w:r w:rsidR="008045BF">
        <w:t xml:space="preserve"> the following virial volumes were</w:t>
      </w:r>
      <w:r w:rsidR="00BA6CC8">
        <w:t xml:space="preserve"> optimal</w:t>
      </w:r>
      <w:r w:rsidR="00862A30">
        <w:t xml:space="preserve"> (</w:t>
      </w:r>
      <w:r w:rsidR="00862A30">
        <w:rPr>
          <w:i/>
          <w:iCs/>
        </w:rPr>
        <w:t>Table 1</w:t>
      </w:r>
      <w:r w:rsidR="00862A30">
        <w:t>)</w:t>
      </w:r>
      <w:r w:rsidR="00BA6CC8">
        <w:t xml:space="preserve">. </w:t>
      </w:r>
    </w:p>
    <w:p w14:paraId="7B025AFE" w14:textId="05D90012" w:rsidR="00F07413" w:rsidRDefault="00DB52A4" w:rsidP="00C20C7C">
      <w:pPr>
        <w:tabs>
          <w:tab w:val="left" w:pos="2880"/>
        </w:tabs>
        <w:jc w:val="center"/>
      </w:pPr>
      <w:r w:rsidRPr="00DB52A4">
        <w:drawing>
          <wp:inline distT="0" distB="0" distL="0" distR="0" wp14:anchorId="70E457C7" wp14:editId="030851B3">
            <wp:extent cx="5319221" cy="983065"/>
            <wp:effectExtent l="0" t="0" r="0" b="7620"/>
            <wp:docPr id="15166510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665102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319221" cy="983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066170" w14:textId="7762F6FE" w:rsidR="00F07413" w:rsidRDefault="006F32E7" w:rsidP="00746FDE">
      <w:pPr>
        <w:jc w:val="both"/>
      </w:pPr>
      <w:r>
        <w:lastRenderedPageBreak/>
        <w:t>B</w:t>
      </w:r>
      <w:r w:rsidR="00F07413">
        <w:t xml:space="preserve">oth cell lines were seeded into a 96-well plate </w:t>
      </w:r>
      <w:r w:rsidR="00F07413" w:rsidRPr="001B3584">
        <w:t xml:space="preserve">with DMEM overnight </w:t>
      </w:r>
      <w:r w:rsidR="006E34BA">
        <w:t xml:space="preserve">at </w:t>
      </w:r>
      <w:r w:rsidR="00F07413" w:rsidRPr="001B3584">
        <w:t>37</w:t>
      </w:r>
      <w:r w:rsidR="00F07413" w:rsidRPr="001B3584">
        <w:rPr>
          <w:vertAlign w:val="superscript"/>
        </w:rPr>
        <w:t>o</w:t>
      </w:r>
      <w:r w:rsidR="00F07413" w:rsidRPr="001B3584">
        <w:t>C 5% CO</w:t>
      </w:r>
      <w:r w:rsidR="00F07413" w:rsidRPr="001B3584">
        <w:rPr>
          <w:vertAlign w:val="subscript"/>
        </w:rPr>
        <w:t>2</w:t>
      </w:r>
      <w:r w:rsidR="00F07413" w:rsidRPr="001B3584">
        <w:t xml:space="preserve"> until confluent. </w:t>
      </w:r>
      <w:r w:rsidR="00F07413">
        <w:t>In a separate dilution plate 100uL/well of virus-peptide mix was pre-incubated</w:t>
      </w:r>
      <w:r w:rsidR="0000480E">
        <w:t xml:space="preserve"> </w:t>
      </w:r>
      <w:r w:rsidR="00F07413">
        <w:t>for 1 hour</w:t>
      </w:r>
      <w:r w:rsidR="0080554C">
        <w:t xml:space="preserve"> before added to the cell</w:t>
      </w:r>
      <w:r w:rsidR="000A0993">
        <w:t>-</w:t>
      </w:r>
      <w:r w:rsidR="0080554C">
        <w:t>layer</w:t>
      </w:r>
      <w:r w:rsidR="00F07413">
        <w:t>.</w:t>
      </w:r>
      <w:r w:rsidR="00DB5B49">
        <w:t xml:space="preserve"> </w:t>
      </w:r>
      <w:r w:rsidR="0091694E">
        <w:t>Starting with a final concentration of 100mM t</w:t>
      </w:r>
      <w:r w:rsidR="00F07413">
        <w:t>he AD</w:t>
      </w:r>
      <w:r w:rsidR="000A0993">
        <w:t>-</w:t>
      </w:r>
      <w:r w:rsidR="00F07413">
        <w:t xml:space="preserve">6 peptide was 1:2 serially diluted </w:t>
      </w:r>
      <w:r w:rsidR="0024752A">
        <w:t xml:space="preserve">6 times </w:t>
      </w:r>
      <w:r w:rsidR="000A0993">
        <w:t xml:space="preserve">and </w:t>
      </w:r>
      <w:r w:rsidR="008B1C0A">
        <w:t xml:space="preserve">the appropriate </w:t>
      </w:r>
      <w:r w:rsidR="00CC1F87">
        <w:t>volume of virus as determined by titration was added to each well</w:t>
      </w:r>
      <w:r w:rsidR="00F07413">
        <w:t>. Included in the layout were wells for cells only</w:t>
      </w:r>
      <w:r w:rsidR="008B1C0A">
        <w:t xml:space="preserve">, </w:t>
      </w:r>
      <w:r w:rsidR="00F07413">
        <w:t xml:space="preserve">virus-only </w:t>
      </w:r>
      <w:r w:rsidR="008B1C0A">
        <w:t>and</w:t>
      </w:r>
      <w:r w:rsidR="00F07413">
        <w:t xml:space="preserve"> </w:t>
      </w:r>
      <w:r w:rsidR="008B1C0A">
        <w:t>virus +</w:t>
      </w:r>
      <w:r w:rsidR="00F07413">
        <w:t xml:space="preserve"> DMSO controls for normalisation. The virus-peptide mix was incubated</w:t>
      </w:r>
      <w:r w:rsidR="002623CE">
        <w:t xml:space="preserve"> with the cells</w:t>
      </w:r>
      <w:r w:rsidR="00F07413">
        <w:t xml:space="preserve"> at </w:t>
      </w:r>
      <w:r w:rsidR="00F07413" w:rsidRPr="001B3584">
        <w:t>37</w:t>
      </w:r>
      <w:r w:rsidR="00F07413" w:rsidRPr="001B3584">
        <w:rPr>
          <w:vertAlign w:val="superscript"/>
        </w:rPr>
        <w:t>o</w:t>
      </w:r>
      <w:r w:rsidR="00F07413" w:rsidRPr="001B3584">
        <w:t>C</w:t>
      </w:r>
      <w:r w:rsidR="00117485">
        <w:t>,</w:t>
      </w:r>
      <w:r w:rsidR="00F07413" w:rsidRPr="001B3584">
        <w:t xml:space="preserve"> 5% CO</w:t>
      </w:r>
      <w:r w:rsidR="00F07413" w:rsidRPr="001B3584">
        <w:rPr>
          <w:vertAlign w:val="subscript"/>
        </w:rPr>
        <w:t>2</w:t>
      </w:r>
      <w:r w:rsidR="00F07413">
        <w:rPr>
          <w:vertAlign w:val="subscript"/>
        </w:rPr>
        <w:t xml:space="preserve"> </w:t>
      </w:r>
      <w:r w:rsidR="00F07413">
        <w:t>for 1</w:t>
      </w:r>
      <w:r w:rsidR="00532682">
        <w:t>-</w:t>
      </w:r>
      <w:r w:rsidR="00F07413">
        <w:t xml:space="preserve">hour </w:t>
      </w:r>
      <w:r w:rsidR="0034765D">
        <w:t>post infect (</w:t>
      </w:r>
      <w:proofErr w:type="spellStart"/>
      <w:r w:rsidR="0034765D">
        <w:t>hpi</w:t>
      </w:r>
      <w:proofErr w:type="spellEnd"/>
      <w:r w:rsidR="0034765D">
        <w:t xml:space="preserve">) </w:t>
      </w:r>
      <w:r w:rsidR="00F07413">
        <w:t xml:space="preserve">for the HSV-1 and 3 </w:t>
      </w:r>
      <w:proofErr w:type="spellStart"/>
      <w:r w:rsidR="0034765D">
        <w:t>hpi</w:t>
      </w:r>
      <w:proofErr w:type="spellEnd"/>
      <w:r w:rsidR="00F07413">
        <w:t xml:space="preserve"> for HCMV, replaced </w:t>
      </w:r>
      <w:r w:rsidR="002623CE">
        <w:t>with</w:t>
      </w:r>
      <w:r w:rsidR="00F07413">
        <w:t xml:space="preserve"> 100μL of media and incubated again at </w:t>
      </w:r>
      <w:r w:rsidR="00F07413" w:rsidRPr="001B3584">
        <w:t>37</w:t>
      </w:r>
      <w:r w:rsidR="00F07413" w:rsidRPr="001B3584">
        <w:rPr>
          <w:vertAlign w:val="superscript"/>
        </w:rPr>
        <w:t>o</w:t>
      </w:r>
      <w:r w:rsidR="00F07413" w:rsidRPr="001B3584">
        <w:t>C 5% CO</w:t>
      </w:r>
      <w:r w:rsidR="00F07413" w:rsidRPr="001B3584">
        <w:rPr>
          <w:vertAlign w:val="subscript"/>
        </w:rPr>
        <w:t>2</w:t>
      </w:r>
      <w:r w:rsidR="00F07413">
        <w:rPr>
          <w:vertAlign w:val="subscript"/>
        </w:rPr>
        <w:t xml:space="preserve"> </w:t>
      </w:r>
      <w:r w:rsidR="00F07413">
        <w:t xml:space="preserve">until 18 </w:t>
      </w:r>
      <w:proofErr w:type="spellStart"/>
      <w:r w:rsidR="0034765D">
        <w:t>hpi</w:t>
      </w:r>
      <w:proofErr w:type="spellEnd"/>
      <w:r w:rsidR="00F07413">
        <w:t xml:space="preserve"> for HSV-1 and 24 </w:t>
      </w:r>
      <w:proofErr w:type="spellStart"/>
      <w:r w:rsidR="0034765D">
        <w:t>hpi</w:t>
      </w:r>
      <w:proofErr w:type="spellEnd"/>
      <w:r w:rsidR="00F07413">
        <w:t xml:space="preserve"> for HCMV. Post incubation</w:t>
      </w:r>
      <w:r w:rsidR="00117485">
        <w:t>,</w:t>
      </w:r>
      <w:r w:rsidR="00F07413">
        <w:t xml:space="preserve"> the plates were washed with 100uL/well of PBS before fixed with 100uL of ice-cold 100% ethanol and kept at -20</w:t>
      </w:r>
      <w:r w:rsidR="00F07413">
        <w:rPr>
          <w:vertAlign w:val="superscript"/>
        </w:rPr>
        <w:t>o</w:t>
      </w:r>
      <w:r w:rsidR="00F07413">
        <w:t xml:space="preserve">C for 30 minutes. </w:t>
      </w:r>
      <w:r w:rsidR="009213F9">
        <w:t>The</w:t>
      </w:r>
      <w:r w:rsidR="00F07413">
        <w:t xml:space="preserve"> ethanol was </w:t>
      </w:r>
      <w:r w:rsidR="00966988">
        <w:t>removed,</w:t>
      </w:r>
      <w:r w:rsidR="00F07413">
        <w:t xml:space="preserve"> and the plate was washed</w:t>
      </w:r>
      <w:r w:rsidR="00FE1800">
        <w:t xml:space="preserve">. </w:t>
      </w:r>
    </w:p>
    <w:p w14:paraId="595434F6" w14:textId="3F03708E" w:rsidR="00F07413" w:rsidRDefault="00F07413" w:rsidP="00746FDE">
      <w:pPr>
        <w:jc w:val="both"/>
      </w:pPr>
      <w:r>
        <w:t xml:space="preserve">HCMV-infected cells were stained </w:t>
      </w:r>
      <w:r w:rsidR="00C22111">
        <w:t xml:space="preserve">with a primary antibody for </w:t>
      </w:r>
      <w:r>
        <w:t>immediate early</w:t>
      </w:r>
      <w:r w:rsidR="00117485">
        <w:t xml:space="preserve"> </w:t>
      </w:r>
      <w:r>
        <w:t>protein</w:t>
      </w:r>
      <w:r w:rsidR="00117485">
        <w:t>,</w:t>
      </w:r>
      <w:r>
        <w:t xml:space="preserve"> an abundant surface marker of HCMV</w:t>
      </w:r>
      <w:r w:rsidR="00C22111">
        <w:t>, washed and then stained with a secondary</w:t>
      </w:r>
      <w:r w:rsidR="00203E0A">
        <w:t xml:space="preserve"> and</w:t>
      </w:r>
      <w:r>
        <w:t xml:space="preserve"> </w:t>
      </w:r>
      <w:r w:rsidR="00700779">
        <w:t xml:space="preserve">cell stain </w:t>
      </w:r>
      <w:r>
        <w:t>Hoechst</w:t>
      </w:r>
      <w:r w:rsidR="00117485">
        <w:t>.</w:t>
      </w:r>
      <w:r w:rsidR="004658E2">
        <w:t xml:space="preserve"> HSV-</w:t>
      </w:r>
      <w:r w:rsidR="004658E2" w:rsidRPr="00AC61AE">
        <w:t xml:space="preserve">infected cells due to their GFP tag were just stained with 100uL/well of Hoechst stain. </w:t>
      </w:r>
      <w:r w:rsidR="00203E0A" w:rsidRPr="00AC61AE">
        <w:t>The plate</w:t>
      </w:r>
      <w:r w:rsidR="00B06BA6" w:rsidRPr="00AC61AE">
        <w:t xml:space="preserve">s </w:t>
      </w:r>
      <w:r w:rsidR="00203E0A" w:rsidRPr="00AC61AE">
        <w:t>were</w:t>
      </w:r>
      <w:r w:rsidR="00203E0A">
        <w:t xml:space="preserve"> washed with 100uL/well of PBS and then replaced with another 100uL of PBS for imaging.</w:t>
      </w:r>
    </w:p>
    <w:p w14:paraId="0E80985D" w14:textId="65753573" w:rsidR="00F07413" w:rsidRDefault="00F07413" w:rsidP="00746FDE">
      <w:pPr>
        <w:jc w:val="both"/>
      </w:pPr>
      <w:r>
        <w:t xml:space="preserve">The plates were imaged with </w:t>
      </w:r>
      <w:r w:rsidR="00EB0E31">
        <w:rPr>
          <w:shd w:val="clear" w:color="auto" w:fill="FFFFFF"/>
        </w:rPr>
        <w:t>fl</w:t>
      </w:r>
      <w:r w:rsidR="0032319C">
        <w:rPr>
          <w:shd w:val="clear" w:color="auto" w:fill="FFFFFF"/>
        </w:rPr>
        <w:t>uo</w:t>
      </w:r>
      <w:r w:rsidR="00EB0E31">
        <w:rPr>
          <w:shd w:val="clear" w:color="auto" w:fill="FFFFFF"/>
        </w:rPr>
        <w:t>rescent microscopy by</w:t>
      </w:r>
      <w:r>
        <w:rPr>
          <w:shd w:val="clear" w:color="auto" w:fill="FFFFFF"/>
        </w:rPr>
        <w:t xml:space="preserve"> Hermes </w:t>
      </w:r>
      <w:proofErr w:type="spellStart"/>
      <w:r>
        <w:rPr>
          <w:shd w:val="clear" w:color="auto" w:fill="FFFFFF"/>
        </w:rPr>
        <w:t>WiScan</w:t>
      </w:r>
      <w:proofErr w:type="spellEnd"/>
      <w:r>
        <w:rPr>
          <w:shd w:val="clear" w:color="auto" w:fill="FFFFFF"/>
        </w:rPr>
        <w:t xml:space="preserve"> (IDEA Bio-Medical) instruments </w:t>
      </w:r>
      <w:r>
        <w:t xml:space="preserve">and </w:t>
      </w:r>
      <w:r w:rsidR="0032319C">
        <w:t xml:space="preserve">the </w:t>
      </w:r>
      <w:r>
        <w:t xml:space="preserve">percentage infection was calculated </w:t>
      </w:r>
      <w:r>
        <w:rPr>
          <w:shd w:val="clear" w:color="auto" w:fill="FFFFFF"/>
        </w:rPr>
        <w:t xml:space="preserve">by </w:t>
      </w:r>
      <w:proofErr w:type="spellStart"/>
      <w:r>
        <w:rPr>
          <w:shd w:val="clear" w:color="auto" w:fill="FFFFFF"/>
        </w:rPr>
        <w:t>MetaMorph</w:t>
      </w:r>
      <w:proofErr w:type="spellEnd"/>
      <w:r>
        <w:rPr>
          <w:shd w:val="clear" w:color="auto" w:fill="FFFFFF"/>
        </w:rPr>
        <w:t xml:space="preserve"> software (Molecular devices).</w:t>
      </w:r>
    </w:p>
    <w:p w14:paraId="7661D6D6" w14:textId="77777777" w:rsidR="00F07413" w:rsidRDefault="00F07413" w:rsidP="00F07413"/>
    <w:p w14:paraId="3AB8CAF1" w14:textId="051A4CA2" w:rsidR="00556F36" w:rsidRPr="00FB3320" w:rsidRDefault="00F07413" w:rsidP="00F07413">
      <w:pPr>
        <w:rPr>
          <w:u w:val="single"/>
        </w:rPr>
      </w:pPr>
      <w:r w:rsidRPr="00FB3320">
        <w:rPr>
          <w:sz w:val="24"/>
          <w:szCs w:val="24"/>
          <w:u w:val="single"/>
        </w:rPr>
        <w:t>Results</w:t>
      </w:r>
      <w:r w:rsidRPr="00FB3320">
        <w:rPr>
          <w:u w:val="single"/>
        </w:rPr>
        <w:t xml:space="preserve"> </w:t>
      </w:r>
    </w:p>
    <w:p w14:paraId="034CC402" w14:textId="77777777" w:rsidR="00F07413" w:rsidRPr="00FB3320" w:rsidRDefault="00F07413" w:rsidP="00F07413">
      <w:pPr>
        <w:rPr>
          <w:b/>
          <w:bCs/>
        </w:rPr>
      </w:pPr>
      <w:r w:rsidRPr="00FB3320">
        <w:rPr>
          <w:b/>
          <w:bCs/>
        </w:rPr>
        <w:t xml:space="preserve">Sequence alignment </w:t>
      </w:r>
    </w:p>
    <w:p w14:paraId="33083FD1" w14:textId="3E93CCEF" w:rsidR="00F07413" w:rsidRPr="00132277" w:rsidRDefault="00F07413" w:rsidP="004B2E18">
      <w:pPr>
        <w:jc w:val="both"/>
      </w:pPr>
      <w:r>
        <w:t xml:space="preserve">Sequence alignments of AD-6 across </w:t>
      </w:r>
      <w:r w:rsidR="00A8511D">
        <w:t>cytomegal</w:t>
      </w:r>
      <w:r w:rsidR="003E2273">
        <w:t>o</w:t>
      </w:r>
      <w:r w:rsidR="00A8511D">
        <w:t>virus</w:t>
      </w:r>
      <w:r>
        <w:t xml:space="preserve"> species and HSV-1 </w:t>
      </w:r>
      <w:r w:rsidR="00B010D4">
        <w:t>(</w:t>
      </w:r>
      <w:r>
        <w:rPr>
          <w:i/>
          <w:iCs/>
        </w:rPr>
        <w:t>Figure 1</w:t>
      </w:r>
      <w:r w:rsidR="00B010D4">
        <w:t>)</w:t>
      </w:r>
      <w:r>
        <w:t>, demonstrated a high</w:t>
      </w:r>
      <w:r w:rsidR="00AC61AE">
        <w:t>-</w:t>
      </w:r>
      <w:r>
        <w:t>level of conservation</w:t>
      </w:r>
      <w:r w:rsidR="00532682">
        <w:t>,</w:t>
      </w:r>
      <w:r>
        <w:t xml:space="preserve"> especially between the more closely related </w:t>
      </w:r>
      <w:proofErr w:type="spellStart"/>
      <w:r w:rsidR="00A8511D">
        <w:t>cytomeglaviruses</w:t>
      </w:r>
      <w:proofErr w:type="spellEnd"/>
      <w:r>
        <w:t xml:space="preserve"> viruses in other primates, e.g. 92%</w:t>
      </w:r>
      <w:r w:rsidR="00B638E5">
        <w:t xml:space="preserve"> between</w:t>
      </w:r>
      <w:r>
        <w:t xml:space="preserve"> amino acid conservation between HCMV and Chimpanzee CMV AD-6. However, HSV-1 AD6 showed less conservation with HCMV only around 30% of amino acid residues, but an </w:t>
      </w:r>
      <w:r w:rsidRPr="00132277">
        <w:t>additional 2</w:t>
      </w:r>
      <w:r w:rsidR="00B61290" w:rsidRPr="00132277">
        <w:t>0</w:t>
      </w:r>
      <w:r w:rsidRPr="00132277">
        <w:t xml:space="preserve">% of residues were </w:t>
      </w:r>
      <w:r w:rsidR="00FB1F36" w:rsidRPr="00132277">
        <w:t>from</w:t>
      </w:r>
      <w:r w:rsidRPr="00132277">
        <w:t xml:space="preserve"> related amnio acids</w:t>
      </w:r>
      <w:r w:rsidR="00FB1F36" w:rsidRPr="00132277">
        <w:t xml:space="preserve"> groups</w:t>
      </w:r>
      <w:r w:rsidRPr="00132277">
        <w:t xml:space="preserve"> e.g. L19I and D13E. Furthermore, when the amino acids are identical between HSV-1 and HCMV this is often maintained across all species such as residues </w:t>
      </w:r>
      <w:r w:rsidR="00C90663" w:rsidRPr="00132277">
        <w:t xml:space="preserve">2 and 4 </w:t>
      </w:r>
      <w:r w:rsidR="00B010D4" w:rsidRPr="00132277">
        <w:t>(</w:t>
      </w:r>
      <w:r w:rsidR="00C90663" w:rsidRPr="00132277">
        <w:rPr>
          <w:i/>
          <w:iCs/>
        </w:rPr>
        <w:t>Figure 2a</w:t>
      </w:r>
      <w:r w:rsidR="00B010D4" w:rsidRPr="00132277">
        <w:t>)</w:t>
      </w:r>
      <w:r w:rsidR="00034190" w:rsidRPr="00132277">
        <w:t>. Conserved residues were clustered</w:t>
      </w:r>
      <w:r w:rsidR="00281E32" w:rsidRPr="00132277">
        <w:t xml:space="preserve"> at </w:t>
      </w:r>
      <w:r w:rsidR="00730D99" w:rsidRPr="00132277">
        <w:t xml:space="preserve">the </w:t>
      </w:r>
      <w:r w:rsidR="00457BA2" w:rsidRPr="00132277">
        <w:t>beginning</w:t>
      </w:r>
      <w:r w:rsidR="00631D1D" w:rsidRPr="00132277">
        <w:t xml:space="preserve"> and end of the coil-coil </w:t>
      </w:r>
      <w:r w:rsidR="00457BA2" w:rsidRPr="00132277">
        <w:t>and non-structural regions</w:t>
      </w:r>
      <w:r w:rsidR="00110F21" w:rsidRPr="00132277">
        <w:t xml:space="preserve"> </w:t>
      </w:r>
      <w:r w:rsidR="00B010D4" w:rsidRPr="00132277">
        <w:t>(</w:t>
      </w:r>
      <w:r w:rsidR="00110F21" w:rsidRPr="00132277">
        <w:rPr>
          <w:i/>
          <w:iCs/>
        </w:rPr>
        <w:t>Figure 2b</w:t>
      </w:r>
      <w:r w:rsidR="00B010D4" w:rsidRPr="00132277">
        <w:t>)</w:t>
      </w:r>
      <w:r w:rsidR="00457BA2" w:rsidRPr="00132277">
        <w:t xml:space="preserve">. </w:t>
      </w:r>
    </w:p>
    <w:p w14:paraId="595B3BC7" w14:textId="77777777" w:rsidR="00F07413" w:rsidRPr="00132277" w:rsidRDefault="00F07413" w:rsidP="004B2E18">
      <w:pPr>
        <w:jc w:val="both"/>
        <w:rPr>
          <w:b/>
          <w:bCs/>
        </w:rPr>
      </w:pPr>
      <w:r w:rsidRPr="00132277">
        <w:rPr>
          <w:b/>
          <w:bCs/>
        </w:rPr>
        <w:t xml:space="preserve">Peptide inhibition </w:t>
      </w:r>
    </w:p>
    <w:p w14:paraId="1C1129E5" w14:textId="7300783D" w:rsidR="00F07413" w:rsidRDefault="00F07413" w:rsidP="00D50826">
      <w:pPr>
        <w:jc w:val="both"/>
      </w:pPr>
      <w:r w:rsidRPr="00132277">
        <w:t xml:space="preserve">Confirming findings of </w:t>
      </w:r>
      <w:r w:rsidRPr="00132277">
        <w:rPr>
          <w:i/>
          <w:iCs/>
        </w:rPr>
        <w:t>Gomes et al</w:t>
      </w:r>
      <w:r w:rsidR="005D686F" w:rsidRPr="00132277">
        <w:rPr>
          <w:i/>
          <w:iCs/>
        </w:rPr>
        <w:t xml:space="preserve">, </w:t>
      </w:r>
      <w:r w:rsidR="005D686F" w:rsidRPr="00132277">
        <w:t>2023</w:t>
      </w:r>
      <w:r w:rsidRPr="00132277">
        <w:t xml:space="preserve"> we showed that the</w:t>
      </w:r>
      <w:r>
        <w:t xml:space="preserve"> highest concentration of 100mM of HCMV AD6 peptide was able to inhibit HCMV infection of fibroblasts </w:t>
      </w:r>
      <w:r w:rsidR="00A444A0">
        <w:t>but not</w:t>
      </w:r>
      <w:r>
        <w:t xml:space="preserve"> epithelial cells</w:t>
      </w:r>
      <w:r w:rsidR="0047521C">
        <w:t>.</w:t>
      </w:r>
      <w:r w:rsidR="00C93704">
        <w:t xml:space="preserve"> Despite the conservation between HSV-1 </w:t>
      </w:r>
      <w:r w:rsidR="00A509CE">
        <w:t xml:space="preserve">and HCMV </w:t>
      </w:r>
      <w:r w:rsidR="004C53D2">
        <w:t>A</w:t>
      </w:r>
      <w:r w:rsidR="00C93704">
        <w:t>D</w:t>
      </w:r>
      <w:r w:rsidR="00A509CE">
        <w:t>-</w:t>
      </w:r>
      <w:r w:rsidR="00C93704">
        <w:t>6, HCMV AD</w:t>
      </w:r>
      <w:r w:rsidR="004C53D2">
        <w:t>-</w:t>
      </w:r>
      <w:r w:rsidR="00C93704">
        <w:t xml:space="preserve">6 </w:t>
      </w:r>
      <w:r w:rsidR="00FD2BEB">
        <w:t xml:space="preserve">polypeptide </w:t>
      </w:r>
      <w:r w:rsidR="00C93704">
        <w:t>was un</w:t>
      </w:r>
      <w:r w:rsidR="00532682">
        <w:t>ab</w:t>
      </w:r>
      <w:r w:rsidR="00C93704">
        <w:t>le to inhibit HSV-1 infection</w:t>
      </w:r>
      <w:r>
        <w:t xml:space="preserve"> </w:t>
      </w:r>
      <w:r w:rsidR="00B010D4">
        <w:t>(</w:t>
      </w:r>
      <w:r>
        <w:rPr>
          <w:i/>
          <w:iCs/>
        </w:rPr>
        <w:t>Figure 2</w:t>
      </w:r>
      <w:r w:rsidR="0056030C">
        <w:rPr>
          <w:i/>
          <w:iCs/>
        </w:rPr>
        <w:t>a</w:t>
      </w:r>
      <w:r w:rsidR="00B010D4">
        <w:t>)</w:t>
      </w:r>
      <w:r>
        <w:t xml:space="preserve">. </w:t>
      </w:r>
    </w:p>
    <w:p w14:paraId="5980FF8C" w14:textId="495C3DF7" w:rsidR="00F07413" w:rsidRDefault="00FD2BEB" w:rsidP="004B2E18">
      <w:pPr>
        <w:jc w:val="both"/>
      </w:pPr>
      <w:r>
        <w:t xml:space="preserve">In contrast, </w:t>
      </w:r>
      <w:r w:rsidR="00F07413">
        <w:t>HSV-1 AD6 had a much more potent inhibitory effect and at the highest concentration was able to inhibit HSV-1 infection in both epithelial cells and fibroblasts, and additionally, showed much strong</w:t>
      </w:r>
      <w:r w:rsidR="0056030C">
        <w:t>er</w:t>
      </w:r>
      <w:r w:rsidR="00F07413">
        <w:t xml:space="preserve"> cross</w:t>
      </w:r>
      <w:r w:rsidR="00532682">
        <w:t>-</w:t>
      </w:r>
      <w:r w:rsidR="00F07413">
        <w:t xml:space="preserve">reactivity and was able to reduce HCMV infection </w:t>
      </w:r>
      <w:r w:rsidR="00423F47">
        <w:t>in both cell lines</w:t>
      </w:r>
      <w:r w:rsidR="00F07413">
        <w:t xml:space="preserve"> </w:t>
      </w:r>
      <w:r w:rsidR="00B010D4">
        <w:t>(</w:t>
      </w:r>
      <w:r w:rsidR="00F07413">
        <w:rPr>
          <w:i/>
          <w:iCs/>
        </w:rPr>
        <w:t xml:space="preserve">Figure </w:t>
      </w:r>
      <w:r w:rsidR="00F07413" w:rsidRPr="00B010D4">
        <w:t>3</w:t>
      </w:r>
      <w:r w:rsidR="0056030C" w:rsidRPr="00B010D4">
        <w:t>c</w:t>
      </w:r>
      <w:r w:rsidR="005931A9">
        <w:t>)</w:t>
      </w:r>
      <w:r w:rsidR="00F07413">
        <w:t xml:space="preserve">. </w:t>
      </w:r>
    </w:p>
    <w:p w14:paraId="44D87108" w14:textId="05FBB8D5" w:rsidR="00F07413" w:rsidRDefault="00F07413" w:rsidP="004B2E18">
      <w:pPr>
        <w:jc w:val="both"/>
      </w:pPr>
      <w:r>
        <w:t>At the lowest concentration</w:t>
      </w:r>
      <w:r w:rsidR="00532682">
        <w:t>,</w:t>
      </w:r>
      <w:r>
        <w:t xml:space="preserve"> all inhibitory action was lost with the exception that HSV-1 AD-6 still showed inhibition to HSV-1 infection in HFFs</w:t>
      </w:r>
      <w:r>
        <w:rPr>
          <w:i/>
          <w:iCs/>
        </w:rPr>
        <w:t xml:space="preserve"> </w:t>
      </w:r>
      <w:r w:rsidR="00B010D4">
        <w:t>(</w:t>
      </w:r>
      <w:r w:rsidR="00200EDB">
        <w:rPr>
          <w:i/>
          <w:iCs/>
        </w:rPr>
        <w:t>F</w:t>
      </w:r>
      <w:r>
        <w:rPr>
          <w:i/>
          <w:iCs/>
        </w:rPr>
        <w:t>igure 3</w:t>
      </w:r>
      <w:r w:rsidR="001C7186">
        <w:rPr>
          <w:i/>
          <w:iCs/>
        </w:rPr>
        <w:t>b</w:t>
      </w:r>
      <w:r w:rsidR="00B010D4">
        <w:t>)</w:t>
      </w:r>
      <w:r>
        <w:t>. For most conditions where inhibition was shown</w:t>
      </w:r>
      <w:r w:rsidR="002A5C10">
        <w:t>,</w:t>
      </w:r>
      <w:r>
        <w:t xml:space="preserve"> there was also a clear </w:t>
      </w:r>
      <w:r w:rsidRPr="00966988">
        <w:t>trend of increasing infection as the concentration of AD-6 was</w:t>
      </w:r>
      <w:r>
        <w:t xml:space="preserve"> reduced </w:t>
      </w:r>
      <w:r w:rsidR="00200EDB">
        <w:rPr>
          <w:i/>
          <w:iCs/>
        </w:rPr>
        <w:t>F</w:t>
      </w:r>
      <w:r>
        <w:rPr>
          <w:i/>
          <w:iCs/>
        </w:rPr>
        <w:t>igure 3</w:t>
      </w:r>
      <w:r w:rsidR="001C7186">
        <w:rPr>
          <w:i/>
          <w:iCs/>
        </w:rPr>
        <w:t>c</w:t>
      </w:r>
      <w:r>
        <w:t xml:space="preserve">. </w:t>
      </w:r>
    </w:p>
    <w:p w14:paraId="4B99B281" w14:textId="77777777" w:rsidR="000B0259" w:rsidRDefault="000B0259" w:rsidP="00F07413">
      <w:pPr>
        <w:rPr>
          <w:sz w:val="24"/>
          <w:szCs w:val="24"/>
          <w:u w:val="single"/>
        </w:rPr>
      </w:pPr>
    </w:p>
    <w:p w14:paraId="5FB4B833" w14:textId="77777777" w:rsidR="000B0259" w:rsidRDefault="000B0259" w:rsidP="00F07413">
      <w:pPr>
        <w:rPr>
          <w:sz w:val="24"/>
          <w:szCs w:val="24"/>
          <w:u w:val="single"/>
        </w:rPr>
      </w:pPr>
    </w:p>
    <w:p w14:paraId="2B3BDF26" w14:textId="6261DEFF" w:rsidR="00F07413" w:rsidRPr="00FB3320" w:rsidRDefault="00F07413" w:rsidP="00F07413">
      <w:pPr>
        <w:rPr>
          <w:sz w:val="24"/>
          <w:szCs w:val="24"/>
          <w:u w:val="single"/>
        </w:rPr>
      </w:pPr>
      <w:r w:rsidRPr="00FB3320">
        <w:rPr>
          <w:sz w:val="24"/>
          <w:szCs w:val="24"/>
          <w:u w:val="single"/>
        </w:rPr>
        <w:t xml:space="preserve">Discussion and conclusions </w:t>
      </w:r>
    </w:p>
    <w:p w14:paraId="307A7C64" w14:textId="1FBAAB20" w:rsidR="00AE0A47" w:rsidRDefault="00FD2BEB" w:rsidP="00C743FB">
      <w:pPr>
        <w:jc w:val="both"/>
      </w:pPr>
      <w:r>
        <w:t xml:space="preserve">The data confirm </w:t>
      </w:r>
      <w:r w:rsidR="00070D26" w:rsidRPr="00E0231D">
        <w:t>HCMV A</w:t>
      </w:r>
      <w:r w:rsidR="00CB2937" w:rsidRPr="00E0231D">
        <w:t>D</w:t>
      </w:r>
      <w:r w:rsidR="00070D26" w:rsidRPr="00E0231D">
        <w:t xml:space="preserve">-6 </w:t>
      </w:r>
      <w:r>
        <w:t xml:space="preserve">polypeptide </w:t>
      </w:r>
      <w:r w:rsidR="00961778" w:rsidRPr="00E0231D">
        <w:t xml:space="preserve">was able to inhibit </w:t>
      </w:r>
      <w:r w:rsidR="00070D26" w:rsidRPr="00E0231D">
        <w:t xml:space="preserve">HCMV infection of fibroblasts </w:t>
      </w:r>
      <w:r w:rsidR="00961778" w:rsidRPr="00E0231D">
        <w:t xml:space="preserve">but not </w:t>
      </w:r>
      <w:r w:rsidR="00070D26" w:rsidRPr="00E0231D">
        <w:t xml:space="preserve">epithelial cells. </w:t>
      </w:r>
      <w:r w:rsidR="002A24FB" w:rsidRPr="00E0231D">
        <w:t xml:space="preserve">We </w:t>
      </w:r>
      <w:r>
        <w:t xml:space="preserve">now </w:t>
      </w:r>
      <w:r w:rsidR="002A24FB" w:rsidRPr="00E0231D">
        <w:t>show that HSV-1</w:t>
      </w:r>
      <w:r w:rsidR="00F27F23">
        <w:t xml:space="preserve"> AD-6</w:t>
      </w:r>
      <w:r w:rsidR="002A24FB">
        <w:t xml:space="preserve"> </w:t>
      </w:r>
      <w:r>
        <w:t xml:space="preserve">polypeptide </w:t>
      </w:r>
      <w:r w:rsidR="002A24FB">
        <w:t xml:space="preserve">was able to potently inhibit infection of both </w:t>
      </w:r>
      <w:r w:rsidR="003413F7">
        <w:t xml:space="preserve">epithelial </w:t>
      </w:r>
      <w:r w:rsidR="00BC4339">
        <w:t xml:space="preserve">cells </w:t>
      </w:r>
      <w:r w:rsidR="003413F7">
        <w:t xml:space="preserve">and fibroblasts by </w:t>
      </w:r>
      <w:r w:rsidR="002A24FB">
        <w:t xml:space="preserve">HSV-1 </w:t>
      </w:r>
      <w:proofErr w:type="gramStart"/>
      <w:r w:rsidR="00070D26">
        <w:t>and</w:t>
      </w:r>
      <w:r w:rsidR="001F79C5">
        <w:t xml:space="preserve"> </w:t>
      </w:r>
      <w:r>
        <w:t>also</w:t>
      </w:r>
      <w:proofErr w:type="gramEnd"/>
      <w:r>
        <w:t xml:space="preserve"> </w:t>
      </w:r>
      <w:r w:rsidR="001F79C5">
        <w:t>displayed strong cross</w:t>
      </w:r>
      <w:r w:rsidR="002A5C10">
        <w:t>-</w:t>
      </w:r>
      <w:r w:rsidR="001F79C5">
        <w:t>reactivity</w:t>
      </w:r>
      <w:r w:rsidR="00507163">
        <w:t xml:space="preserve">, </w:t>
      </w:r>
      <w:r w:rsidR="00E03503">
        <w:t xml:space="preserve">inhibiting </w:t>
      </w:r>
      <w:r w:rsidR="002A24FB">
        <w:t>HCMV</w:t>
      </w:r>
      <w:r w:rsidR="00E03503">
        <w:t xml:space="preserve"> infection</w:t>
      </w:r>
      <w:r w:rsidR="00070D26">
        <w:t xml:space="preserve"> in both cell types</w:t>
      </w:r>
      <w:r w:rsidR="006E4E9E">
        <w:t>.</w:t>
      </w:r>
      <w:r w:rsidR="003413F7">
        <w:t xml:space="preserve"> </w:t>
      </w:r>
      <w:r w:rsidR="006E4E9E">
        <w:t>I</w:t>
      </w:r>
      <w:r w:rsidR="00944465">
        <w:t>nterestingly</w:t>
      </w:r>
      <w:r w:rsidR="006E4E9E">
        <w:t>,</w:t>
      </w:r>
      <w:r w:rsidR="00944465">
        <w:t xml:space="preserve"> HCMV AD-6 was never able to inhibit HSV-1 infection</w:t>
      </w:r>
      <w:r>
        <w:t xml:space="preserve"> when used at similar concentrations</w:t>
      </w:r>
      <w:r w:rsidR="00AE0A47">
        <w:t xml:space="preserve">. </w:t>
      </w:r>
      <w:r>
        <w:t>One</w:t>
      </w:r>
      <w:r w:rsidR="00144364">
        <w:t xml:space="preserve"> possible </w:t>
      </w:r>
      <w:r>
        <w:t>inte</w:t>
      </w:r>
      <w:r w:rsidR="00507163">
        <w:t>r</w:t>
      </w:r>
      <w:r>
        <w:t>pretation</w:t>
      </w:r>
      <w:r w:rsidRPr="0032221C">
        <w:t xml:space="preserve"> </w:t>
      </w:r>
      <w:r>
        <w:t>maybe that AD-6</w:t>
      </w:r>
      <w:r w:rsidR="000E4E87">
        <w:t xml:space="preserve"> </w:t>
      </w:r>
      <w:r w:rsidR="00507163">
        <w:t>shares</w:t>
      </w:r>
      <w:r>
        <w:t xml:space="preserve"> </w:t>
      </w:r>
      <w:r w:rsidR="000E4E87">
        <w:t>critical interaction</w:t>
      </w:r>
      <w:r w:rsidR="00E61C35">
        <w:t>s</w:t>
      </w:r>
      <w:r w:rsidR="000E4E87">
        <w:t xml:space="preserve"> in the fusion process</w:t>
      </w:r>
      <w:r>
        <w:t xml:space="preserve"> in both viruses but, potentially, </w:t>
      </w:r>
      <w:r w:rsidR="000E4E87" w:rsidRPr="00966988">
        <w:t>that</w:t>
      </w:r>
      <w:r w:rsidR="00144364" w:rsidRPr="00966988">
        <w:t xml:space="preserve"> </w:t>
      </w:r>
      <w:r w:rsidR="00E30B84" w:rsidRPr="00966988">
        <w:t>HSV-1 AD-6 has a higher</w:t>
      </w:r>
      <w:r w:rsidR="00E30B84" w:rsidRPr="0032221C">
        <w:t xml:space="preserve"> affinity for</w:t>
      </w:r>
      <w:r w:rsidR="006E3AB7">
        <w:t xml:space="preserve"> the</w:t>
      </w:r>
      <w:r w:rsidR="00E30B84" w:rsidRPr="0032221C">
        <w:t xml:space="preserve"> </w:t>
      </w:r>
      <w:r w:rsidR="001A2E7C">
        <w:t xml:space="preserve">target </w:t>
      </w:r>
      <w:r w:rsidR="00115FE8">
        <w:t xml:space="preserve">and outcompetes </w:t>
      </w:r>
      <w:r w:rsidR="00F33DAE">
        <w:t>HCMV</w:t>
      </w:r>
      <w:r w:rsidR="006B44D7">
        <w:t xml:space="preserve"> AD-6</w:t>
      </w:r>
      <w:r w:rsidR="006E3AB7">
        <w:t xml:space="preserve">. </w:t>
      </w:r>
      <w:r w:rsidR="00E61C35">
        <w:t>We</w:t>
      </w:r>
      <w:r w:rsidR="007578EE" w:rsidRPr="0000480E">
        <w:t xml:space="preserve"> </w:t>
      </w:r>
      <w:r w:rsidRPr="0000480E">
        <w:t xml:space="preserve">hope </w:t>
      </w:r>
      <w:r w:rsidR="007578EE" w:rsidRPr="0000480E">
        <w:t xml:space="preserve">to repeat the results so we can run </w:t>
      </w:r>
      <w:r w:rsidRPr="0000480E">
        <w:t xml:space="preserve">powered </w:t>
      </w:r>
      <w:r w:rsidR="007578EE" w:rsidRPr="0000480E">
        <w:t xml:space="preserve">statistical analyses to </w:t>
      </w:r>
      <w:r w:rsidRPr="0000480E">
        <w:t xml:space="preserve">confirm </w:t>
      </w:r>
      <w:r w:rsidR="007578EE" w:rsidRPr="0000480E">
        <w:t>the trend we have described</w:t>
      </w:r>
      <w:r w:rsidR="007578EE">
        <w:t xml:space="preserve">.  </w:t>
      </w:r>
    </w:p>
    <w:p w14:paraId="40AB637D" w14:textId="3BE67772" w:rsidR="00615255" w:rsidRDefault="000D03C7" w:rsidP="009F224B">
      <w:pPr>
        <w:jc w:val="both"/>
      </w:pPr>
      <w:r w:rsidRPr="00353709">
        <w:t xml:space="preserve">The </w:t>
      </w:r>
      <w:r w:rsidR="008D1481" w:rsidRPr="00353709">
        <w:t>pattern</w:t>
      </w:r>
      <w:r w:rsidRPr="00353709">
        <w:t xml:space="preserve"> of inhibition </w:t>
      </w:r>
      <w:r w:rsidR="00DD7CE3" w:rsidRPr="00300CA1">
        <w:t xml:space="preserve">creates lots of </w:t>
      </w:r>
      <w:r w:rsidR="006D428E">
        <w:t>potential</w:t>
      </w:r>
      <w:r w:rsidR="00AA76A9">
        <w:t xml:space="preserve"> research </w:t>
      </w:r>
      <w:r w:rsidR="00DD7CE3" w:rsidRPr="00300CA1">
        <w:t xml:space="preserve">regarding </w:t>
      </w:r>
      <w:r w:rsidR="002F67E8" w:rsidRPr="00300CA1">
        <w:t>the mechanisms the viruses</w:t>
      </w:r>
      <w:r w:rsidR="000154E7" w:rsidRPr="00300CA1">
        <w:t xml:space="preserve"> use to</w:t>
      </w:r>
      <w:r w:rsidR="002F67E8" w:rsidRPr="00300CA1">
        <w:t xml:space="preserve"> fuse with the cells. Both HSV-1 and HCMV infect fibroblasts </w:t>
      </w:r>
      <w:r w:rsidR="00930AF3" w:rsidRPr="00300CA1">
        <w:t xml:space="preserve">via the </w:t>
      </w:r>
      <w:r w:rsidR="00FD2BEB" w:rsidRPr="00132277">
        <w:t>plasma membrane</w:t>
      </w:r>
      <w:r w:rsidR="006E4E9E" w:rsidRPr="00132277">
        <w:t>. T</w:t>
      </w:r>
      <w:r w:rsidR="00D572E4" w:rsidRPr="00132277">
        <w:t>o do this</w:t>
      </w:r>
      <w:r w:rsidR="006E4E9E" w:rsidRPr="00132277">
        <w:t>,</w:t>
      </w:r>
      <w:r w:rsidR="00D572E4" w:rsidRPr="00132277">
        <w:t xml:space="preserve"> HCMV </w:t>
      </w:r>
      <w:r w:rsidR="0063243F" w:rsidRPr="00132277">
        <w:t>forms</w:t>
      </w:r>
      <w:r w:rsidR="00D572E4" w:rsidRPr="00132277">
        <w:t xml:space="preserve"> </w:t>
      </w:r>
      <w:r w:rsidR="0063243F" w:rsidRPr="00132277">
        <w:t>a complex of gB/</w:t>
      </w:r>
      <w:proofErr w:type="spellStart"/>
      <w:r w:rsidR="0063243F" w:rsidRPr="00132277">
        <w:t>gH</w:t>
      </w:r>
      <w:proofErr w:type="spellEnd"/>
      <w:r w:rsidR="0063243F" w:rsidRPr="00132277">
        <w:t>/</w:t>
      </w:r>
      <w:proofErr w:type="spellStart"/>
      <w:r w:rsidR="0063243F" w:rsidRPr="00132277">
        <w:t>gL</w:t>
      </w:r>
      <w:proofErr w:type="spellEnd"/>
      <w:r w:rsidR="003C1294" w:rsidRPr="00132277">
        <w:t xml:space="preserve"> differing from HSV-1 which additionally </w:t>
      </w:r>
      <w:r w:rsidR="00FD2BEB" w:rsidRPr="00132277">
        <w:t xml:space="preserve">uses </w:t>
      </w:r>
      <w:proofErr w:type="spellStart"/>
      <w:r w:rsidR="003C1294" w:rsidRPr="00132277">
        <w:t>gD</w:t>
      </w:r>
      <w:proofErr w:type="spellEnd"/>
      <w:r w:rsidR="003C1294" w:rsidRPr="00132277">
        <w:t xml:space="preserve"> to act as a recruit</w:t>
      </w:r>
      <w:r w:rsidR="00353709" w:rsidRPr="00132277">
        <w:t>ing fac</w:t>
      </w:r>
      <w:r w:rsidR="00B21F2D" w:rsidRPr="00132277">
        <w:t>to</w:t>
      </w:r>
      <w:r w:rsidR="00353709" w:rsidRPr="00132277">
        <w:t>r</w:t>
      </w:r>
      <w:r w:rsidR="00CB7772" w:rsidRPr="00132277">
        <w:t xml:space="preserve"> </w:t>
      </w:r>
      <w:r w:rsidR="00CB7772" w:rsidRPr="00132277">
        <w:fldChar w:fldCharType="begin">
          <w:fldData xml:space="preserve">PEVuZE5vdGU+PENpdGU+PEF1dGhvcj5XYW5nPC9BdXRob3I+PFllYXI+MjAwNzwvWWVhcj48UmVj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==
</w:fldData>
        </w:fldChar>
      </w:r>
      <w:r w:rsidR="00CB7772" w:rsidRPr="00132277">
        <w:instrText xml:space="preserve"> ADDIN EN.CITE </w:instrText>
      </w:r>
      <w:r w:rsidR="00CB7772" w:rsidRPr="00132277">
        <w:fldChar w:fldCharType="begin">
          <w:fldData xml:space="preserve">PEVuZE5vdGU+PENpdGU+PEF1dGhvcj5XYW5nPC9BdXRob3I+PFllYXI+MjAwNzwvWWVhcj48UmVj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==
</w:fldData>
        </w:fldChar>
      </w:r>
      <w:r w:rsidR="00CB7772" w:rsidRPr="00132277">
        <w:instrText xml:space="preserve"> ADDIN EN.CITE.DATA </w:instrText>
      </w:r>
      <w:r w:rsidR="00CB7772" w:rsidRPr="00132277">
        <w:fldChar w:fldCharType="end"/>
      </w:r>
      <w:r w:rsidR="00CB7772" w:rsidRPr="00132277">
        <w:fldChar w:fldCharType="separate"/>
      </w:r>
      <w:r w:rsidR="00CB7772" w:rsidRPr="00132277">
        <w:rPr>
          <w:noProof/>
        </w:rPr>
        <w:t>(3, 4)</w:t>
      </w:r>
      <w:r w:rsidR="00CB7772" w:rsidRPr="00132277">
        <w:fldChar w:fldCharType="end"/>
      </w:r>
      <w:r w:rsidR="00353709" w:rsidRPr="00132277">
        <w:t>.</w:t>
      </w:r>
      <w:r w:rsidR="00EA7313" w:rsidRPr="00132277">
        <w:t xml:space="preserve"> </w:t>
      </w:r>
      <w:r w:rsidR="00353709" w:rsidRPr="00132277">
        <w:t>H</w:t>
      </w:r>
      <w:r w:rsidR="00EA7313" w:rsidRPr="00132277">
        <w:t xml:space="preserve">owever, </w:t>
      </w:r>
      <w:r w:rsidR="00CE69EF" w:rsidRPr="00132277">
        <w:t xml:space="preserve">to infect epithelial cells HCMV </w:t>
      </w:r>
      <w:r w:rsidR="00FD2BEB" w:rsidRPr="00132277">
        <w:t>utilises an endosomal route of entry</w:t>
      </w:r>
      <w:r w:rsidR="00A71A3D" w:rsidRPr="00132277">
        <w:t xml:space="preserve">, and </w:t>
      </w:r>
      <w:r w:rsidR="007058A0" w:rsidRPr="00132277">
        <w:t xml:space="preserve">this </w:t>
      </w:r>
      <w:r w:rsidR="00A71A3D" w:rsidRPr="00132277">
        <w:t xml:space="preserve">requires a pentamer of </w:t>
      </w:r>
      <w:proofErr w:type="spellStart"/>
      <w:r w:rsidR="00300CA1" w:rsidRPr="00132277">
        <w:t>gH</w:t>
      </w:r>
      <w:proofErr w:type="spellEnd"/>
      <w:r w:rsidR="00300CA1" w:rsidRPr="00132277">
        <w:t>/</w:t>
      </w:r>
      <w:proofErr w:type="spellStart"/>
      <w:r w:rsidR="00300CA1" w:rsidRPr="00132277">
        <w:t>gL</w:t>
      </w:r>
      <w:proofErr w:type="spellEnd"/>
      <w:r w:rsidR="00300CA1" w:rsidRPr="00132277">
        <w:t xml:space="preserve">/UL128-130-131 </w:t>
      </w:r>
      <w:r w:rsidR="00300CA1" w:rsidRPr="00132277">
        <w:fldChar w:fldCharType="begin"/>
      </w:r>
      <w:r w:rsidR="00300CA1" w:rsidRPr="00132277">
        <w:instrText xml:space="preserve"> ADDIN EN.CITE &lt;EndNote&gt;&lt;Cite&gt;&lt;Author&gt;Wang&lt;/Author&gt;&lt;Year&gt;2007&lt;/Year&gt;&lt;RecNum&gt;4&lt;/RecNum&gt;&lt;DisplayText&gt;(3)&lt;/DisplayText&gt;&lt;record&gt;&lt;rec-number&gt;4&lt;/rec-number&gt;&lt;foreign-keys&gt;&lt;key app="EN" db-id="e0e9e0vdl0z2xiew2t6p9xtos5evzt50xzes" timestamp="1704904593"&gt;4&lt;/key&gt;&lt;/foreign-keys&gt;&lt;ref-type name="Journal Article"&gt;17&lt;/ref-type&gt;&lt;contributors&gt;&lt;authors&gt;&lt;author&gt;Wang, Dai&lt;/author&gt;&lt;author&gt;Yu, Qian-Chun&lt;/author&gt;&lt;author&gt;Schröer, Jörg&lt;/author&gt;&lt;author&gt;Murphy, Eain&lt;/author&gt;&lt;author&gt;Shenk, Thomas&lt;/author&gt;&lt;/authors&gt;&lt;/contributors&gt;&lt;titles&gt;&lt;title&gt;Human cytomegalovirus uses two distinct pathways to enter retinal pigmented epithelial cells&lt;/title&gt;&lt;secondary-title&gt;Proceedings of the National Academy of Sciences&lt;/secondary-title&gt;&lt;/titles&gt;&lt;periodical&gt;&lt;full-title&gt;Proceedings of the National Academy of Sciences&lt;/full-title&gt;&lt;/periodical&gt;&lt;pages&gt;20037-20042&lt;/pages&gt;&lt;volume&gt;104&lt;/volume&gt;&lt;number&gt;50&lt;/number&gt;&lt;dates&gt;&lt;year&gt;2007&lt;/year&gt;&lt;/dates&gt;&lt;urls&gt;&lt;related-urls&gt;&lt;url&gt;https://www.pnas.org/doi/abs/10.1073/pnas.0709704104&lt;/url&gt;&lt;/related-urls&gt;&lt;/urls&gt;&lt;electronic-resource-num&gt;doi:10.1073/pnas.0709704104&lt;/electronic-resource-num&gt;&lt;/record&gt;&lt;/Cite&gt;&lt;/EndNote&gt;</w:instrText>
      </w:r>
      <w:r w:rsidR="00300CA1" w:rsidRPr="00132277">
        <w:fldChar w:fldCharType="separate"/>
      </w:r>
      <w:r w:rsidR="00300CA1" w:rsidRPr="00132277">
        <w:rPr>
          <w:noProof/>
        </w:rPr>
        <w:t>(3)</w:t>
      </w:r>
      <w:r w:rsidR="00300CA1" w:rsidRPr="00132277">
        <w:fldChar w:fldCharType="end"/>
      </w:r>
      <w:r w:rsidR="00FD2BEB" w:rsidRPr="00132277">
        <w:t xml:space="preserve"> and gB fusion from within the </w:t>
      </w:r>
      <w:r w:rsidR="00FD2BEB" w:rsidRPr="0000480E">
        <w:t>endosome – thus why HSV AD-6 can block both but HCMV AD-6 just fibroblasts remains unclear</w:t>
      </w:r>
      <w:r w:rsidR="00855116" w:rsidRPr="0000480E">
        <w:t xml:space="preserve"> </w:t>
      </w:r>
      <w:r w:rsidR="00FD2BEB" w:rsidRPr="0000480E">
        <w:t>A key piece of information will be understanding binding partners of AD-6s from different herpes viruses. One approach</w:t>
      </w:r>
      <w:r w:rsidR="00632D05" w:rsidRPr="0000480E">
        <w:t xml:space="preserve"> would </w:t>
      </w:r>
      <w:r w:rsidR="00FD2BEB" w:rsidRPr="0000480E">
        <w:t xml:space="preserve">be </w:t>
      </w:r>
      <w:r w:rsidR="00632D05" w:rsidRPr="0000480E">
        <w:t xml:space="preserve">to </w:t>
      </w:r>
      <w:r w:rsidR="00BA36F7" w:rsidRPr="0000480E">
        <w:t xml:space="preserve">run His-tag chromatography and SPERO resonance experiments to </w:t>
      </w:r>
      <w:r w:rsidR="0020653C">
        <w:t>identify</w:t>
      </w:r>
      <w:r w:rsidR="00632D05" w:rsidRPr="0020653C">
        <w:t xml:space="preserve"> the </w:t>
      </w:r>
      <w:r w:rsidR="00093DFD" w:rsidRPr="0020653C">
        <w:t xml:space="preserve">target that </w:t>
      </w:r>
      <w:r w:rsidR="00BA36F7" w:rsidRPr="0020653C">
        <w:t xml:space="preserve">AD-6 is binding and </w:t>
      </w:r>
      <w:r w:rsidR="0020653C">
        <w:t>t</w:t>
      </w:r>
      <w:r w:rsidR="00BA36F7" w:rsidRPr="0020653C">
        <w:t xml:space="preserve">he </w:t>
      </w:r>
      <w:r w:rsidR="00632D05" w:rsidRPr="0020653C">
        <w:t xml:space="preserve">mechanism HSV-1 AD-6 </w:t>
      </w:r>
      <w:r w:rsidR="009A0B47">
        <w:t>uses to</w:t>
      </w:r>
      <w:r w:rsidR="00632D05" w:rsidRPr="0020653C">
        <w:t xml:space="preserve"> inhibit HCMV infection of </w:t>
      </w:r>
      <w:r w:rsidR="008F4614" w:rsidRPr="0020653C">
        <w:t>epithelial</w:t>
      </w:r>
      <w:r w:rsidR="000E4879" w:rsidRPr="0020653C">
        <w:t xml:space="preserve"> cells </w:t>
      </w:r>
      <w:r w:rsidR="00F554AD" w:rsidRPr="0020653C">
        <w:t>that HCMV-AD6 is unable to do?</w:t>
      </w:r>
      <w:r w:rsidR="00BA36F7" w:rsidRPr="0020653C">
        <w:t xml:space="preserve"> </w:t>
      </w:r>
      <w:r w:rsidR="006E4E9E" w:rsidRPr="0020653C">
        <w:t>This k</w:t>
      </w:r>
      <w:r w:rsidR="00335675" w:rsidRPr="0020653C">
        <w:t>ey information</w:t>
      </w:r>
      <w:r w:rsidR="00335675" w:rsidRPr="00132277">
        <w:t xml:space="preserve"> allow</w:t>
      </w:r>
      <w:r w:rsidR="009A0B47">
        <w:t>s</w:t>
      </w:r>
      <w:r w:rsidR="00335675" w:rsidRPr="00132277">
        <w:t xml:space="preserve"> the development of better HCMV and HSV-1 therapeutics and vaccines</w:t>
      </w:r>
      <w:r w:rsidR="00FD2BEB" w:rsidRPr="00132277">
        <w:t xml:space="preserve"> through better understanding the role of domains within proteins essential for viral entry</w:t>
      </w:r>
      <w:r w:rsidR="00335675" w:rsidRPr="00132277">
        <w:t>.</w:t>
      </w:r>
      <w:r w:rsidR="00335675">
        <w:t xml:space="preserve"> </w:t>
      </w:r>
      <w:r w:rsidR="00F554AD">
        <w:t xml:space="preserve"> </w:t>
      </w:r>
    </w:p>
    <w:p w14:paraId="212ACCCF" w14:textId="77777777" w:rsidR="00510301" w:rsidRDefault="00510301" w:rsidP="00F07413">
      <w:pPr>
        <w:rPr>
          <w:sz w:val="24"/>
          <w:szCs w:val="24"/>
          <w:u w:val="single"/>
        </w:rPr>
      </w:pPr>
    </w:p>
    <w:p w14:paraId="6E592B43" w14:textId="5111565B" w:rsidR="00335675" w:rsidRDefault="00335675" w:rsidP="00F07413">
      <w:r w:rsidRPr="00335675">
        <w:rPr>
          <w:sz w:val="24"/>
          <w:szCs w:val="24"/>
          <w:u w:val="single"/>
        </w:rPr>
        <w:t>References</w:t>
      </w:r>
      <w:r w:rsidRPr="00335675">
        <w:t xml:space="preserve"> </w:t>
      </w:r>
    </w:p>
    <w:p w14:paraId="59FA1E39" w14:textId="77777777" w:rsidR="004D4A4D" w:rsidRPr="004D4A4D" w:rsidRDefault="00353630" w:rsidP="004D4A4D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D4A4D" w:rsidRPr="004D4A4D">
        <w:t>1.</w:t>
      </w:r>
      <w:r w:rsidR="004D4A4D" w:rsidRPr="004D4A4D">
        <w:tab/>
        <w:t>Griffiths P, Reeves M. Pathogenesis of human cytomegalovirus in the immunocompromised host. Nat Rev Microbiol. 2021;19(12):759-73.</w:t>
      </w:r>
    </w:p>
    <w:p w14:paraId="7E2713C4" w14:textId="77777777" w:rsidR="004D4A4D" w:rsidRPr="004D4A4D" w:rsidRDefault="004D4A4D" w:rsidP="004D4A4D">
      <w:pPr>
        <w:pStyle w:val="EndNoteBibliography"/>
        <w:spacing w:after="0"/>
      </w:pPr>
      <w:r w:rsidRPr="004D4A4D">
        <w:t>2.</w:t>
      </w:r>
      <w:r w:rsidRPr="004D4A4D">
        <w:tab/>
        <w:t>Gomes AC, Baraniak IA, Lankina A, Moulder Z, Holenya P, Atkinson C, et al. The cytomegalovirus gB/MF59 vaccine candidate induces antibodies against an antigenic domain controlling cell-to-cell spread. Nature Communications. 2023;14(1):1041.</w:t>
      </w:r>
    </w:p>
    <w:p w14:paraId="4F6504F3" w14:textId="77777777" w:rsidR="004D4A4D" w:rsidRPr="004D4A4D" w:rsidRDefault="004D4A4D" w:rsidP="004D4A4D">
      <w:pPr>
        <w:pStyle w:val="EndNoteBibliography"/>
        <w:spacing w:after="0"/>
      </w:pPr>
      <w:r w:rsidRPr="004D4A4D">
        <w:t>3.</w:t>
      </w:r>
      <w:r w:rsidRPr="004D4A4D">
        <w:tab/>
        <w:t>Wang D, Yu Q-C, Schröer J, Murphy E, Shenk T. Human cytomegalovirus uses two distinct pathways to enter retinal pigmented epithelial cells. Proceedings of the National Academy of Sciences. 2007;104(50):20037-42.</w:t>
      </w:r>
    </w:p>
    <w:p w14:paraId="348C4EF7" w14:textId="77777777" w:rsidR="004D4A4D" w:rsidRPr="004D4A4D" w:rsidRDefault="004D4A4D" w:rsidP="004D4A4D">
      <w:pPr>
        <w:pStyle w:val="EndNoteBibliography"/>
      </w:pPr>
      <w:r w:rsidRPr="004D4A4D">
        <w:t>4.</w:t>
      </w:r>
      <w:r w:rsidRPr="004D4A4D">
        <w:tab/>
        <w:t>Agelidis AM, Shukla D. Cell entry mechanisms of HSV: what we have learned in recent years. Future Virol. 2015;10(10):1145-54.</w:t>
      </w:r>
    </w:p>
    <w:p w14:paraId="6D5210D8" w14:textId="45D7728E" w:rsidR="00D952BF" w:rsidRDefault="00353630" w:rsidP="00F07413">
      <w:r>
        <w:fldChar w:fldCharType="end"/>
      </w:r>
    </w:p>
    <w:p w14:paraId="3303E0A5" w14:textId="18367043" w:rsidR="004A4FC0" w:rsidRDefault="004A4FC0" w:rsidP="004A4FC0">
      <w:r>
        <w:rPr>
          <w:sz w:val="24"/>
          <w:szCs w:val="24"/>
          <w:u w:val="single"/>
        </w:rPr>
        <w:t>Acknowledg</w:t>
      </w:r>
      <w:r w:rsidR="002A5C10">
        <w:rPr>
          <w:sz w:val="24"/>
          <w:szCs w:val="24"/>
          <w:u w:val="single"/>
        </w:rPr>
        <w:t>e</w:t>
      </w:r>
      <w:r>
        <w:rPr>
          <w:sz w:val="24"/>
          <w:szCs w:val="24"/>
          <w:u w:val="single"/>
        </w:rPr>
        <w:t xml:space="preserve">ments </w:t>
      </w:r>
    </w:p>
    <w:p w14:paraId="3F1E64A2" w14:textId="7DE4BD0B" w:rsidR="00335675" w:rsidRDefault="004A4FC0" w:rsidP="00F07413">
      <w:r>
        <w:t xml:space="preserve">Thank you to the Reeves Lab for hosting me and </w:t>
      </w:r>
      <w:r w:rsidR="00BB22CF">
        <w:t>especially Ana</w:t>
      </w:r>
      <w:r w:rsidR="00DB2221">
        <w:t xml:space="preserve">stasia </w:t>
      </w:r>
      <w:proofErr w:type="spellStart"/>
      <w:r w:rsidR="00DB2221">
        <w:t>Lankina</w:t>
      </w:r>
      <w:proofErr w:type="spellEnd"/>
      <w:r w:rsidR="00BB22CF">
        <w:t xml:space="preserve"> and M</w:t>
      </w:r>
      <w:r w:rsidR="00DB2221">
        <w:t>atthew Reeves for their assistance</w:t>
      </w:r>
      <w:r w:rsidR="00CD6886">
        <w:t xml:space="preserve">, </w:t>
      </w:r>
      <w:r w:rsidR="00991CCA">
        <w:t>training,</w:t>
      </w:r>
      <w:r w:rsidR="00CD6886">
        <w:t xml:space="preserve"> </w:t>
      </w:r>
      <w:r w:rsidR="00DB2221">
        <w:t xml:space="preserve">and guidance </w:t>
      </w:r>
      <w:r w:rsidR="00CD6886">
        <w:t xml:space="preserve">with the project. </w:t>
      </w:r>
    </w:p>
    <w:p w14:paraId="3F2B9617" w14:textId="3B5F3B18" w:rsidR="00CD6886" w:rsidRDefault="00EA3846" w:rsidP="00F07413">
      <w:r>
        <w:t>With thanks to the MRC who funded the rotation,</w:t>
      </w:r>
      <w:r w:rsidR="00CD6886">
        <w:t xml:space="preserve"> grant code: </w:t>
      </w:r>
      <w:r w:rsidR="00D92676">
        <w:t>MR/W006774/1</w:t>
      </w:r>
    </w:p>
    <w:p w14:paraId="149BC168" w14:textId="77777777" w:rsidR="00335675" w:rsidRDefault="00335675" w:rsidP="00F07413"/>
    <w:p w14:paraId="7C6AD2DE" w14:textId="77777777" w:rsidR="00510301" w:rsidRDefault="00510301" w:rsidP="00F07413"/>
    <w:p w14:paraId="13451B39" w14:textId="77777777" w:rsidR="00510301" w:rsidRDefault="00510301" w:rsidP="00F07413"/>
    <w:p w14:paraId="62E910E3" w14:textId="6529B28F" w:rsidR="00F07413" w:rsidRPr="00987C00" w:rsidRDefault="00F07413" w:rsidP="00F07413">
      <w:pPr>
        <w:rPr>
          <w:sz w:val="24"/>
          <w:szCs w:val="24"/>
          <w:u w:val="single"/>
        </w:rPr>
      </w:pPr>
      <w:r w:rsidRPr="00987C00">
        <w:rPr>
          <w:sz w:val="24"/>
          <w:szCs w:val="24"/>
          <w:u w:val="single"/>
        </w:rPr>
        <w:t>Figures</w:t>
      </w:r>
    </w:p>
    <w:p w14:paraId="1A3040E3" w14:textId="146C2712" w:rsidR="00035498" w:rsidRDefault="00335675" w:rsidP="00F07413">
      <w:r>
        <w:rPr>
          <w:noProof/>
        </w:rPr>
        <mc:AlternateContent>
          <mc:Choice Requires="wpg">
            <w:drawing>
              <wp:anchor distT="0" distB="0" distL="114300" distR="114300" simplePos="0" relativeHeight="251600384" behindDoc="0" locked="0" layoutInCell="1" allowOverlap="1" wp14:anchorId="0AEAAF61" wp14:editId="3B73EAD2">
                <wp:simplePos x="0" y="0"/>
                <wp:positionH relativeFrom="column">
                  <wp:posOffset>-152400</wp:posOffset>
                </wp:positionH>
                <wp:positionV relativeFrom="paragraph">
                  <wp:posOffset>238760</wp:posOffset>
                </wp:positionV>
                <wp:extent cx="5920740" cy="2247900"/>
                <wp:effectExtent l="0" t="0" r="3810" b="0"/>
                <wp:wrapSquare wrapText="bothSides"/>
                <wp:docPr id="120068086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20740" cy="2247900"/>
                          <a:chOff x="-7640" y="0"/>
                          <a:chExt cx="5921394" cy="2250786"/>
                        </a:xfrm>
                      </wpg:grpSpPr>
                      <wpg:grpSp>
                        <wpg:cNvPr id="1952333108" name="Group 4"/>
                        <wpg:cNvGrpSpPr/>
                        <wpg:grpSpPr>
                          <a:xfrm>
                            <a:off x="-7640" y="0"/>
                            <a:ext cx="5921394" cy="1430660"/>
                            <a:chOff x="-45740" y="0"/>
                            <a:chExt cx="5921444" cy="1430950"/>
                          </a:xfrm>
                        </wpg:grpSpPr>
                        <wpg:grpSp>
                          <wpg:cNvPr id="1586661806" name="Group 3"/>
                          <wpg:cNvGrpSpPr/>
                          <wpg:grpSpPr>
                            <a:xfrm>
                              <a:off x="-45740" y="0"/>
                              <a:ext cx="5829348" cy="1430950"/>
                              <a:chOff x="-45740" y="0"/>
                              <a:chExt cx="5829348" cy="1430950"/>
                            </a:xfrm>
                          </wpg:grpSpPr>
                          <wps:wsp>
                            <wps:cNvPr id="217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-45740" y="0"/>
                                <a:ext cx="5829348" cy="29845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1270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C467C6A" w14:textId="62EC2AC0" w:rsidR="00F07413" w:rsidRPr="005E5377" w:rsidRDefault="005147E1" w:rsidP="00B74272">
                                  <w:pPr>
                                    <w:jc w:val="center"/>
                                  </w:pPr>
                                  <w:r>
                                    <w:t xml:space="preserve">Figure 1: </w:t>
                                  </w:r>
                                  <w:r w:rsidR="00F07413" w:rsidRPr="005E5377">
                                    <w:t xml:space="preserve">Sequence alignment of AD-6 across </w:t>
                                  </w:r>
                                  <w:r w:rsidR="00B74272" w:rsidRPr="005E5377">
                                    <w:t>C</w:t>
                                  </w:r>
                                  <w:r w:rsidR="00B74272">
                                    <w:t>ytomegaloviruses</w:t>
                                  </w:r>
                                  <w:r w:rsidR="00F07413" w:rsidRPr="005E5377">
                                    <w:t xml:space="preserve"> viruses and Herpes Simplex Virus 1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pic:pic xmlns:pic="http://schemas.openxmlformats.org/drawingml/2006/picture">
                            <pic:nvPicPr>
                              <pic:cNvPr id="1547795725" name="Picture 2"/>
                              <pic:cNvPicPr>
                                <a:picLocks noChangeAspect="1"/>
                              </pic:cNvPicPr>
                            </pic:nvPicPr>
                            <pic:blipFill>
                              <a:blip r:embed="rId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455590"/>
                                <a:ext cx="5730875" cy="975360"/>
                              </a:xfrm>
                              <a:prstGeom prst="rect">
                                <a:avLst/>
                              </a:prstGeom>
                              <a:noFill/>
                            </pic:spPr>
                          </pic:pic>
                        </wpg:grpSp>
                        <wps:wsp>
                          <wps:cNvPr id="30432367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828800" y="326286"/>
                              <a:ext cx="360045" cy="19367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1DE4601" w14:textId="77777777" w:rsidR="00F07413" w:rsidRPr="008A14C9" w:rsidRDefault="00F07413" w:rsidP="00F07413">
                                <w:pPr>
                                  <w:pStyle w:val="NoSpacing"/>
                                  <w:rPr>
                                    <w:sz w:val="16"/>
                                    <w:szCs w:val="16"/>
                                  </w:rPr>
                                </w:pPr>
                                <w:r w:rsidRPr="008A14C9">
                                  <w:rPr>
                                    <w:sz w:val="16"/>
                                    <w:szCs w:val="16"/>
                                  </w:rPr>
                                  <w:t>1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3416619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60785" y="328827"/>
                              <a:ext cx="360045" cy="19367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A705681" w14:textId="77777777" w:rsidR="00F07413" w:rsidRPr="008A14C9" w:rsidRDefault="00F07413" w:rsidP="00F07413">
                                <w:pPr>
                                  <w:pStyle w:val="NoSpacing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2</w:t>
                                </w:r>
                                <w:r w:rsidRPr="008A14C9">
                                  <w:rPr>
                                    <w:sz w:val="16"/>
                                    <w:szCs w:val="16"/>
                                  </w:rPr>
                                  <w:t>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76151880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681046" y="326286"/>
                              <a:ext cx="360045" cy="19367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0C3FE9F" w14:textId="77777777" w:rsidR="00F07413" w:rsidRPr="008A14C9" w:rsidRDefault="00F07413" w:rsidP="00F07413">
                                <w:pPr>
                                  <w:pStyle w:val="NoSpacing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3</w:t>
                                </w:r>
                                <w:r w:rsidRPr="008A14C9">
                                  <w:rPr>
                                    <w:sz w:val="16"/>
                                    <w:szCs w:val="16"/>
                                  </w:rPr>
                                  <w:t>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72140829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4601308" y="328047"/>
                              <a:ext cx="336550" cy="19367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3026E1D8" w14:textId="77777777" w:rsidR="00F07413" w:rsidRPr="008A14C9" w:rsidRDefault="00F07413" w:rsidP="00F07413">
                                <w:pPr>
                                  <w:pStyle w:val="NoSpacing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4</w:t>
                                </w:r>
                                <w:r w:rsidRPr="008A14C9">
                                  <w:rPr>
                                    <w:sz w:val="16"/>
                                    <w:szCs w:val="16"/>
                                  </w:rPr>
                                  <w:t>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209385109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539154" y="329607"/>
                              <a:ext cx="336550" cy="193675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2F263F1" w14:textId="77777777" w:rsidR="00F07413" w:rsidRPr="008A14C9" w:rsidRDefault="00F07413" w:rsidP="00F07413">
                                <w:pPr>
                                  <w:pStyle w:val="NoSpacing"/>
                                  <w:rPr>
                                    <w:sz w:val="16"/>
                                    <w:szCs w:val="16"/>
                                  </w:rPr>
                                </w:pPr>
                                <w:r>
                                  <w:rPr>
                                    <w:sz w:val="16"/>
                                    <w:szCs w:val="16"/>
                                  </w:rPr>
                                  <w:t>5</w:t>
                                </w:r>
                                <w:r w:rsidRPr="008A14C9">
                                  <w:rPr>
                                    <w:sz w:val="16"/>
                                    <w:szCs w:val="16"/>
                                  </w:rPr>
                                  <w:t>0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772842452" name="Text Box 1"/>
                        <wps:cNvSpPr txBox="1"/>
                        <wps:spPr>
                          <a:xfrm>
                            <a:off x="0" y="1549424"/>
                            <a:ext cx="5875655" cy="7013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DF3E6A8" w14:textId="3D6EE4B4" w:rsidR="00F07413" w:rsidRPr="00DF0804" w:rsidRDefault="00F07413" w:rsidP="00FE5F24">
                              <w:pPr>
                                <w:pStyle w:val="Caption"/>
                                <w:rPr>
                                  <w:lang w:eastAsia="en-GB"/>
                                </w:rPr>
                              </w:pPr>
                              <w:r w:rsidRPr="00D53DF7">
                                <w:t xml:space="preserve">Figure </w:t>
                              </w:r>
                              <w:fldSimple w:instr=" SEQ Figure \* ARABIC ">
                                <w:r w:rsidR="00F568F3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r w:rsidRPr="00D53DF7">
                                <w:t xml:space="preserve">: Sequence alignment of AD-6 across cytomegalovirus (CMV) and Herpes Simples Virus 1 (HSV-1) using reference sequences from GenBank and assembled using </w:t>
                              </w:r>
                              <w:proofErr w:type="spellStart"/>
                              <w:r w:rsidRPr="00D53DF7">
                                <w:t>AliView</w:t>
                              </w:r>
                              <w:proofErr w:type="spellEnd"/>
                              <w:r w:rsidRPr="00D53DF7">
                                <w:t>. (</w:t>
                              </w:r>
                              <w:r w:rsidR="00400A79" w:rsidRPr="00D53DF7">
                                <w:t>Reference genomes</w:t>
                              </w:r>
                              <w:r w:rsidR="00D53DF7" w:rsidRPr="00D53DF7">
                                <w:t xml:space="preserve"> taken from the NCBI GenBank database </w:t>
                              </w:r>
                              <w:r w:rsidR="00D53DF7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HumanCMV_gB_AY446894.2</w:t>
                              </w:r>
                              <w:r w:rsidR="00E50DDB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, HSV-1 </w:t>
                              </w:r>
                              <w:r w:rsidR="00FE5F24" w:rsidRPr="00FE5F24">
                                <w:t>NC_001806.2</w:t>
                              </w:r>
                              <w:r w:rsidR="0010180C">
                                <w:t>_UL27_</w:t>
                              </w:r>
                              <w:r w:rsidR="004E32C5" w:rsidRPr="004E32C5">
                                <w:t>YP_009137102.</w:t>
                              </w:r>
                              <w:proofErr w:type="gramStart"/>
                              <w:r w:rsidR="004E32C5" w:rsidRPr="004E32C5">
                                <w:t>1</w:t>
                              </w:r>
                              <w:r w:rsidR="00E50DDB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, </w:t>
                              </w:r>
                              <w:r w:rsid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 </w:t>
                              </w:r>
                              <w:r w:rsidR="00D53DF7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ChimpCMV</w:t>
                              </w:r>
                              <w:proofErr w:type="gramEnd"/>
                              <w:r w:rsidR="00D53DF7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_gB_NC_003521.1</w:t>
                              </w:r>
                              <w:r w:rsidR="00E50DDB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 </w:t>
                              </w:r>
                              <w:r w:rsidR="00D53DF7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RhesusCMV_gB_MZ517254.1</w:t>
                              </w:r>
                              <w:r w:rsidR="00E50DDB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, </w:t>
                              </w:r>
                              <w:r w:rsidR="00D53DF7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BaboonCMV_gB_MT157322.1</w:t>
                              </w:r>
                              <w:r w:rsidR="006E7018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,</w:t>
                              </w:r>
                              <w:r w:rsidR="006E7018" w:rsidRPr="006E7018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 </w:t>
                              </w:r>
                              <w:r w:rsidR="006E7018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GuineaCMV_gB_NC_020231.1</w:t>
                              </w:r>
                              <w:r w:rsidR="006E7018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 xml:space="preserve">, </w:t>
                              </w:r>
                              <w:r w:rsidR="006E7018" w:rsidRPr="00D53DF7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MurineCMV_gB_NC_075725.</w:t>
                              </w:r>
                              <w:r w:rsidR="009E2BBC">
                                <w:rPr>
                                  <w:bdr w:val="none" w:sz="0" w:space="0" w:color="auto" w:frame="1"/>
                                  <w:lang w:eastAsia="en-GB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AEAAF61" id="Group 6" o:spid="_x0000_s1026" style="position:absolute;margin-left:-12pt;margin-top:18.8pt;width:466.2pt;height:177pt;z-index:251600384;mso-width-relative:margin;mso-height-relative:margin" coordorigin="-76" coordsize="59213,225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">
                <v:group id="Group 4" o:spid="_x0000_s1027" style="position:absolute;left:-76;width:59213;height:14306" coordorigin="-457" coordsize="59214,1430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">
                  <v:group id="Group 3" o:spid="_x0000_s1028" style="position:absolute;left:-457;width:58293;height:14309" coordorigin="-457" coordsize="58293,1430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9" type="#_x0000_t202" style="position:absolute;left:-457;width:58293;height:298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" strokeweight="1pt">
                      <v:textbox>
                        <w:txbxContent>
                          <w:p w14:paraId="0C467C6A" w14:textId="62EC2AC0" w:rsidR="00F07413" w:rsidRPr="005E5377" w:rsidRDefault="005147E1" w:rsidP="00B74272">
                            <w:pPr>
                              <w:jc w:val="center"/>
                            </w:pPr>
                            <w:r>
                              <w:t xml:space="preserve">Figure 1: </w:t>
                            </w:r>
                            <w:r w:rsidR="00F07413" w:rsidRPr="005E5377">
                              <w:t xml:space="preserve">Sequence alignment of AD-6 across </w:t>
                            </w:r>
                            <w:r w:rsidR="00B74272" w:rsidRPr="005E5377">
                              <w:t>C</w:t>
                            </w:r>
                            <w:r w:rsidR="00B74272">
                              <w:t>ytomegaloviruses</w:t>
                            </w:r>
                            <w:r w:rsidR="00F07413" w:rsidRPr="005E5377">
                              <w:t xml:space="preserve"> viruses and Herpes Simplex Virus 1</w:t>
                            </w:r>
                          </w:p>
                        </w:txbxContent>
                      </v:textbox>
                    </v:shape>
                    <v:shapetype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Picture 2" o:spid="_x0000_s1030" type="#_x0000_t75" style="position:absolute;top:4555;width:57308;height:975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">
                      <v:imagedata r:id="rId9" o:title=""/>
                    </v:shape>
                  </v:group>
                  <v:shape id="Text Box 2" o:spid="_x0000_s1031" type="#_x0000_t202" style="position:absolute;left:18288;top:3262;width:3600;height:1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" fillcolor="white [3212]" stroked="f">
                    <v:textbox>
                      <w:txbxContent>
                        <w:p w14:paraId="61DE4601" w14:textId="77777777" w:rsidR="00F07413" w:rsidRPr="008A14C9" w:rsidRDefault="00F07413" w:rsidP="00F07413">
                          <w:pPr>
                            <w:pStyle w:val="NoSpacing"/>
                            <w:rPr>
                              <w:sz w:val="16"/>
                              <w:szCs w:val="16"/>
                            </w:rPr>
                          </w:pPr>
                          <w:r w:rsidRPr="008A14C9">
                            <w:rPr>
                              <w:sz w:val="16"/>
                              <w:szCs w:val="16"/>
                            </w:rPr>
                            <w:t>10</w:t>
                          </w:r>
                        </w:p>
                      </w:txbxContent>
                    </v:textbox>
                  </v:shape>
                  <v:shape id="Text Box 2" o:spid="_x0000_s1032" type="#_x0000_t202" style="position:absolute;left:27607;top:3288;width:3601;height:1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" fillcolor="white [3212]" stroked="f">
                    <v:textbox>
                      <w:txbxContent>
                        <w:p w14:paraId="0A705681" w14:textId="77777777" w:rsidR="00F07413" w:rsidRPr="008A14C9" w:rsidRDefault="00F07413" w:rsidP="00F07413">
                          <w:pPr>
                            <w:pStyle w:val="NoSpacing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2</w:t>
                          </w:r>
                          <w:r w:rsidRPr="008A14C9">
                            <w:rPr>
                              <w:sz w:val="16"/>
                              <w:szCs w:val="16"/>
                            </w:rPr>
                            <w:t>0</w:t>
                          </w:r>
                        </w:p>
                      </w:txbxContent>
                    </v:textbox>
                  </v:shape>
                  <v:shape id="Text Box 2" o:spid="_x0000_s1033" type="#_x0000_t202" style="position:absolute;left:36810;top:3262;width:3600;height:1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" fillcolor="white [3212]" stroked="f">
                    <v:textbox>
                      <w:txbxContent>
                        <w:p w14:paraId="00C3FE9F" w14:textId="77777777" w:rsidR="00F07413" w:rsidRPr="008A14C9" w:rsidRDefault="00F07413" w:rsidP="00F07413">
                          <w:pPr>
                            <w:pStyle w:val="NoSpacing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3</w:t>
                          </w:r>
                          <w:r w:rsidRPr="008A14C9">
                            <w:rPr>
                              <w:sz w:val="16"/>
                              <w:szCs w:val="16"/>
                            </w:rPr>
                            <w:t>0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46013;top:3280;width:3365;height:19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" fillcolor="white [3212]" stroked="f">
                    <v:textbox>
                      <w:txbxContent>
                        <w:p w14:paraId="3026E1D8" w14:textId="77777777" w:rsidR="00F07413" w:rsidRPr="008A14C9" w:rsidRDefault="00F07413" w:rsidP="00F07413">
                          <w:pPr>
                            <w:pStyle w:val="NoSpacing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4</w:t>
                          </w:r>
                          <w:r w:rsidRPr="008A14C9">
                            <w:rPr>
                              <w:sz w:val="16"/>
                              <w:szCs w:val="16"/>
                            </w:rPr>
                            <w:t>0</w:t>
                          </w:r>
                        </w:p>
                      </w:txbxContent>
                    </v:textbox>
                  </v:shape>
                  <v:shape id="Text Box 2" o:spid="_x0000_s1035" type="#_x0000_t202" style="position:absolute;left:55391;top:3296;width:3366;height:193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" fillcolor="white [3212]" stroked="f">
                    <v:textbox>
                      <w:txbxContent>
                        <w:p w14:paraId="12F263F1" w14:textId="77777777" w:rsidR="00F07413" w:rsidRPr="008A14C9" w:rsidRDefault="00F07413" w:rsidP="00F07413">
                          <w:pPr>
                            <w:pStyle w:val="NoSpacing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sz w:val="16"/>
                              <w:szCs w:val="16"/>
                            </w:rPr>
                            <w:t>5</w:t>
                          </w:r>
                          <w:r w:rsidRPr="008A14C9">
                            <w:rPr>
                              <w:sz w:val="16"/>
                              <w:szCs w:val="16"/>
                            </w:rPr>
                            <w:t>0</w:t>
                          </w:r>
                        </w:p>
                      </w:txbxContent>
                    </v:textbox>
                  </v:shape>
                </v:group>
                <v:shape id="Text Box 1" o:spid="_x0000_s1036" type="#_x0000_t202" style="position:absolute;top:15494;width:58756;height:70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" stroked="f">
                  <v:textbox inset="0,0,0,0">
                    <w:txbxContent>
                      <w:p w14:paraId="6DF3E6A8" w14:textId="3D6EE4B4" w:rsidR="00F07413" w:rsidRPr="00DF0804" w:rsidRDefault="00F07413" w:rsidP="00FE5F24">
                        <w:pPr>
                          <w:pStyle w:val="Caption"/>
                          <w:rPr>
                            <w:lang w:eastAsia="en-GB"/>
                          </w:rPr>
                        </w:pPr>
                        <w:r w:rsidRPr="00D53DF7">
                          <w:t xml:space="preserve">Figure </w:t>
                        </w:r>
                        <w:fldSimple w:instr=" SEQ Figure \* ARABIC ">
                          <w:r w:rsidR="00F568F3">
                            <w:rPr>
                              <w:noProof/>
                            </w:rPr>
                            <w:t>1</w:t>
                          </w:r>
                        </w:fldSimple>
                        <w:r w:rsidRPr="00D53DF7">
                          <w:t xml:space="preserve">: Sequence alignment of AD-6 across cytomegalovirus (CMV) and Herpes Simples Virus 1 (HSV-1) using reference sequences from GenBank and assembled using </w:t>
                        </w:r>
                        <w:proofErr w:type="spellStart"/>
                        <w:r w:rsidRPr="00D53DF7">
                          <w:t>AliView</w:t>
                        </w:r>
                        <w:proofErr w:type="spellEnd"/>
                        <w:r w:rsidRPr="00D53DF7">
                          <w:t>. (</w:t>
                        </w:r>
                        <w:r w:rsidR="00400A79" w:rsidRPr="00D53DF7">
                          <w:t>Reference genomes</w:t>
                        </w:r>
                        <w:r w:rsidR="00D53DF7" w:rsidRPr="00D53DF7">
                          <w:t xml:space="preserve"> taken from the NCBI GenBank database </w:t>
                        </w:r>
                        <w:r w:rsidR="00D53DF7" w:rsidRPr="00D53DF7">
                          <w:rPr>
                            <w:bdr w:val="none" w:sz="0" w:space="0" w:color="auto" w:frame="1"/>
                            <w:lang w:eastAsia="en-GB"/>
                          </w:rPr>
                          <w:t>HumanCMV_gB_AY446894.2</w:t>
                        </w:r>
                        <w:r w:rsidR="00E50DDB">
                          <w:rPr>
                            <w:bdr w:val="none" w:sz="0" w:space="0" w:color="auto" w:frame="1"/>
                            <w:lang w:eastAsia="en-GB"/>
                          </w:rPr>
                          <w:t xml:space="preserve">, HSV-1 </w:t>
                        </w:r>
                        <w:r w:rsidR="00FE5F24" w:rsidRPr="00FE5F24">
                          <w:t>NC_001806.2</w:t>
                        </w:r>
                        <w:r w:rsidR="0010180C">
                          <w:t>_UL27_</w:t>
                        </w:r>
                        <w:r w:rsidR="004E32C5" w:rsidRPr="004E32C5">
                          <w:t>YP_009137102.</w:t>
                        </w:r>
                        <w:proofErr w:type="gramStart"/>
                        <w:r w:rsidR="004E32C5" w:rsidRPr="004E32C5">
                          <w:t>1</w:t>
                        </w:r>
                        <w:r w:rsidR="00E50DDB">
                          <w:rPr>
                            <w:bdr w:val="none" w:sz="0" w:space="0" w:color="auto" w:frame="1"/>
                            <w:lang w:eastAsia="en-GB"/>
                          </w:rPr>
                          <w:t xml:space="preserve">, </w:t>
                        </w:r>
                        <w:r w:rsidR="00D53DF7">
                          <w:rPr>
                            <w:bdr w:val="none" w:sz="0" w:space="0" w:color="auto" w:frame="1"/>
                            <w:lang w:eastAsia="en-GB"/>
                          </w:rPr>
                          <w:t xml:space="preserve"> </w:t>
                        </w:r>
                        <w:r w:rsidR="00D53DF7" w:rsidRPr="00D53DF7">
                          <w:rPr>
                            <w:bdr w:val="none" w:sz="0" w:space="0" w:color="auto" w:frame="1"/>
                            <w:lang w:eastAsia="en-GB"/>
                          </w:rPr>
                          <w:t>ChimpCMV</w:t>
                        </w:r>
                        <w:proofErr w:type="gramEnd"/>
                        <w:r w:rsidR="00D53DF7" w:rsidRPr="00D53DF7">
                          <w:rPr>
                            <w:bdr w:val="none" w:sz="0" w:space="0" w:color="auto" w:frame="1"/>
                            <w:lang w:eastAsia="en-GB"/>
                          </w:rPr>
                          <w:t>_gB_NC_003521.1</w:t>
                        </w:r>
                        <w:r w:rsidR="00E50DDB">
                          <w:rPr>
                            <w:bdr w:val="none" w:sz="0" w:space="0" w:color="auto" w:frame="1"/>
                            <w:lang w:eastAsia="en-GB"/>
                          </w:rPr>
                          <w:t xml:space="preserve"> </w:t>
                        </w:r>
                        <w:r w:rsidR="00D53DF7" w:rsidRPr="00D53DF7">
                          <w:rPr>
                            <w:bdr w:val="none" w:sz="0" w:space="0" w:color="auto" w:frame="1"/>
                            <w:lang w:eastAsia="en-GB"/>
                          </w:rPr>
                          <w:t>RhesusCMV_gB_MZ517254.1</w:t>
                        </w:r>
                        <w:r w:rsidR="00E50DDB">
                          <w:rPr>
                            <w:bdr w:val="none" w:sz="0" w:space="0" w:color="auto" w:frame="1"/>
                            <w:lang w:eastAsia="en-GB"/>
                          </w:rPr>
                          <w:t xml:space="preserve">, </w:t>
                        </w:r>
                        <w:r w:rsidR="00D53DF7" w:rsidRPr="00D53DF7">
                          <w:rPr>
                            <w:bdr w:val="none" w:sz="0" w:space="0" w:color="auto" w:frame="1"/>
                            <w:lang w:eastAsia="en-GB"/>
                          </w:rPr>
                          <w:t>BaboonCMV_gB_MT157322.1</w:t>
                        </w:r>
                        <w:r w:rsidR="006E7018">
                          <w:rPr>
                            <w:bdr w:val="none" w:sz="0" w:space="0" w:color="auto" w:frame="1"/>
                            <w:lang w:eastAsia="en-GB"/>
                          </w:rPr>
                          <w:t>,</w:t>
                        </w:r>
                        <w:r w:rsidR="006E7018" w:rsidRPr="006E7018">
                          <w:rPr>
                            <w:bdr w:val="none" w:sz="0" w:space="0" w:color="auto" w:frame="1"/>
                            <w:lang w:eastAsia="en-GB"/>
                          </w:rPr>
                          <w:t xml:space="preserve"> </w:t>
                        </w:r>
                        <w:r w:rsidR="006E7018" w:rsidRPr="00D53DF7">
                          <w:rPr>
                            <w:bdr w:val="none" w:sz="0" w:space="0" w:color="auto" w:frame="1"/>
                            <w:lang w:eastAsia="en-GB"/>
                          </w:rPr>
                          <w:t>GuineaCMV_gB_NC_020231.1</w:t>
                        </w:r>
                        <w:r w:rsidR="006E7018">
                          <w:rPr>
                            <w:bdr w:val="none" w:sz="0" w:space="0" w:color="auto" w:frame="1"/>
                            <w:lang w:eastAsia="en-GB"/>
                          </w:rPr>
                          <w:t xml:space="preserve">, </w:t>
                        </w:r>
                        <w:r w:rsidR="006E7018" w:rsidRPr="00D53DF7">
                          <w:rPr>
                            <w:bdr w:val="none" w:sz="0" w:space="0" w:color="auto" w:frame="1"/>
                            <w:lang w:eastAsia="en-GB"/>
                          </w:rPr>
                          <w:t>MurineCMV_gB_NC_075725.</w:t>
                        </w:r>
                        <w:r w:rsidR="009E2BBC">
                          <w:rPr>
                            <w:bdr w:val="none" w:sz="0" w:space="0" w:color="auto" w:frame="1"/>
                            <w:lang w:eastAsia="en-GB"/>
                          </w:rPr>
                          <w:t>1</w:t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  <w:r w:rsidR="00F07413">
        <w:t xml:space="preserve"> </w:t>
      </w:r>
    </w:p>
    <w:p w14:paraId="4B865D76" w14:textId="71379D05" w:rsidR="00CF0879" w:rsidRDefault="00467DD0" w:rsidP="00F07413">
      <w:r>
        <w:t xml:space="preserve"> </w:t>
      </w:r>
    </w:p>
    <w:p w14:paraId="616BE958" w14:textId="6D53EC28" w:rsidR="00CF0879" w:rsidRDefault="00EB0829" w:rsidP="004E32C5">
      <w:pPr>
        <w:tabs>
          <w:tab w:val="right" w:pos="9026"/>
        </w:tabs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4112" behindDoc="0" locked="0" layoutInCell="1" allowOverlap="1" wp14:anchorId="20B54BE3" wp14:editId="0F2861B0">
                <wp:simplePos x="0" y="0"/>
                <wp:positionH relativeFrom="column">
                  <wp:posOffset>-160020</wp:posOffset>
                </wp:positionH>
                <wp:positionV relativeFrom="paragraph">
                  <wp:posOffset>270510</wp:posOffset>
                </wp:positionV>
                <wp:extent cx="5715000" cy="4099560"/>
                <wp:effectExtent l="0" t="0" r="0" b="0"/>
                <wp:wrapNone/>
                <wp:docPr id="1694928457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15000" cy="4099560"/>
                          <a:chOff x="-7620" y="0"/>
                          <a:chExt cx="4993490" cy="3607847"/>
                        </a:xfrm>
                      </wpg:grpSpPr>
                      <wpg:grpSp>
                        <wpg:cNvPr id="1042175936" name="Group 4"/>
                        <wpg:cNvGrpSpPr/>
                        <wpg:grpSpPr>
                          <a:xfrm>
                            <a:off x="-7620" y="396240"/>
                            <a:ext cx="4993490" cy="2369128"/>
                            <a:chOff x="305169" y="26643"/>
                            <a:chExt cx="4993661" cy="2369128"/>
                          </a:xfrm>
                        </wpg:grpSpPr>
                        <pic:pic xmlns:pic="http://schemas.openxmlformats.org/drawingml/2006/picture">
                          <pic:nvPicPr>
                            <pic:cNvPr id="1285892233" name="Picture 2" descr="A string of ribbons on a black background&#10;&#10;Description automatically generated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36371" t="18612" r="38651" b="16241"/>
                            <a:stretch/>
                          </pic:blipFill>
                          <pic:spPr bwMode="auto">
                            <a:xfrm>
                              <a:off x="3410340" y="33571"/>
                              <a:ext cx="1888490" cy="2362200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wpg:grpSp>
                          <wpg:cNvPr id="1891247995" name="Group 3"/>
                          <wpg:cNvGrpSpPr/>
                          <wpg:grpSpPr>
                            <a:xfrm>
                              <a:off x="305169" y="26643"/>
                              <a:ext cx="2325370" cy="2367280"/>
                              <a:chOff x="291315" y="5862"/>
                              <a:chExt cx="2325370" cy="2367280"/>
                            </a:xfrm>
                          </wpg:grpSpPr>
                          <pic:pic xmlns:pic="http://schemas.openxmlformats.org/drawingml/2006/picture">
                            <pic:nvPicPr>
                              <pic:cNvPr id="1305467006" name="Picture 1" descr="A structure of a human body&#10;&#10;Description automatically generated"/>
                              <pic:cNvPicPr>
                                <a:picLocks noChangeAspect="1"/>
                              </pic:cNvPicPr>
                            </pic:nvPicPr>
                            <pic:blipFill rotWithShape="1">
                              <a:blip r:embed="rId11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 l="30578" t="6932" r="28968" b="6904"/>
                              <a:stretch/>
                            </pic:blipFill>
                            <pic:spPr bwMode="auto">
                              <a:xfrm>
                                <a:off x="298935" y="5862"/>
                                <a:ext cx="2317750" cy="2367280"/>
                              </a:xfrm>
                              <a:prstGeom prst="rect">
                                <a:avLst/>
                              </a:prstGeom>
                              <a:ln>
                                <a:noFill/>
                              </a:ln>
                              <a:extLst>
                                <a:ext uri="{53640926-AAD7-44D8-BBD7-CCE9431645EC}">
                                  <a14:shadowObscured xmlns:a14="http://schemas.microsoft.com/office/drawing/2010/main"/>
                                </a:ext>
                              </a:extLst>
                            </pic:spPr>
                          </pic:pic>
                          <wps:wsp>
                            <wps:cNvPr id="458283547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291315" y="5862"/>
                                <a:ext cx="346364" cy="270164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A3DD5DB" w14:textId="17DB63E2" w:rsidR="00467DD0" w:rsidRDefault="00467DD0">
                                  <w:r>
                                    <w:t>2a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55243924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401930" y="33587"/>
                              <a:ext cx="346075" cy="269875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74BC89EE" w14:textId="16E92215" w:rsidR="00467DD0" w:rsidRDefault="00467DD0" w:rsidP="00467DD0">
                                <w:r>
                                  <w:t>2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1738164350" name="Text Box 1"/>
                        <wps:cNvSpPr txBox="1"/>
                        <wps:spPr>
                          <a:xfrm>
                            <a:off x="0" y="2819400"/>
                            <a:ext cx="4985870" cy="78844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01F32EB" w14:textId="0CC1CED6" w:rsidR="005D5F57" w:rsidRPr="00E0686A" w:rsidRDefault="005D5F57" w:rsidP="005D5F57">
                              <w:pPr>
                                <w:pStyle w:val="Caption"/>
                              </w:pPr>
                              <w:r>
                                <w:t xml:space="preserve">Figure </w:t>
                              </w:r>
                              <w:fldSimple w:instr=" SEQ Figure \* ARABIC ">
                                <w:r w:rsidR="00F568F3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r w:rsidR="00A93895">
                                <w:t xml:space="preserve"> </w:t>
                              </w:r>
                              <w:r w:rsidR="00A93895">
                                <w:rPr>
                                  <w:b/>
                                  <w:bCs/>
                                </w:rPr>
                                <w:t xml:space="preserve">A) </w:t>
                              </w:r>
                              <w:r w:rsidR="00AF5E55">
                                <w:t xml:space="preserve">Human Cytomegalovirus </w:t>
                              </w:r>
                              <w:r w:rsidR="00B243C5">
                                <w:t xml:space="preserve">(HCMV) </w:t>
                              </w:r>
                              <w:r w:rsidR="00AF5E55">
                                <w:t>glycoprotein B</w:t>
                              </w:r>
                              <w:r w:rsidR="00B243C5">
                                <w:t xml:space="preserve"> (gB)</w:t>
                              </w:r>
                              <w:r w:rsidR="00AF5E55">
                                <w:t xml:space="preserve"> </w:t>
                              </w:r>
                              <w:r w:rsidR="000E0CB4">
                                <w:t xml:space="preserve">trimer in a prefusion conformation with the </w:t>
                              </w:r>
                              <w:r w:rsidR="00A01F79">
                                <w:t>antigenic domain 6 (</w:t>
                              </w:r>
                              <w:r w:rsidR="000E0CB4">
                                <w:t>AD6</w:t>
                              </w:r>
                              <w:r w:rsidR="00A01F79">
                                <w:t>)</w:t>
                              </w:r>
                              <w:r w:rsidR="000E0CB4">
                                <w:t xml:space="preserve"> domains </w:t>
                              </w:r>
                              <w:r w:rsidR="006F2C92">
                                <w:t xml:space="preserve">from each monomer of </w:t>
                              </w:r>
                              <w:r w:rsidR="00B243C5">
                                <w:t xml:space="preserve">gB </w:t>
                              </w:r>
                              <w:r w:rsidR="000E0CB4">
                                <w:t>highlighted in blue</w:t>
                              </w:r>
                              <w:r w:rsidR="00D23F15">
                                <w:t xml:space="preserve">. </w:t>
                              </w:r>
                              <w:r w:rsidR="00595E95" w:rsidRPr="002A7687">
                                <w:rPr>
                                  <w:b/>
                                  <w:bCs/>
                                </w:rPr>
                                <w:t>B)</w:t>
                              </w:r>
                              <w:r w:rsidR="00595E95">
                                <w:rPr>
                                  <w:b/>
                                  <w:bCs/>
                                </w:rPr>
                                <w:t xml:space="preserve"> </w:t>
                              </w:r>
                              <w:r w:rsidR="00D73EC0">
                                <w:t>A</w:t>
                              </w:r>
                              <w:r w:rsidR="00E93F7A">
                                <w:t xml:space="preserve"> </w:t>
                              </w:r>
                              <w:r w:rsidR="00814E00" w:rsidRPr="00E0686A">
                                <w:t xml:space="preserve">HCMV </w:t>
                              </w:r>
                              <w:r w:rsidR="00E93F7A" w:rsidRPr="00E0686A">
                                <w:t xml:space="preserve">AD6 monomer </w:t>
                              </w:r>
                              <w:r w:rsidR="00D73EC0" w:rsidRPr="00E0686A">
                                <w:t xml:space="preserve">to demonstrate regions of conservation between </w:t>
                              </w:r>
                              <w:r w:rsidR="005B10E7" w:rsidRPr="00E0686A">
                                <w:t>HCMV Ad6 and Herpe</w:t>
                              </w:r>
                              <w:r w:rsidR="009311F5" w:rsidRPr="00E0686A">
                                <w:t xml:space="preserve">s simplex virus 1 (HSV-1) AD6. Identical </w:t>
                              </w:r>
                              <w:r w:rsidR="0091343D" w:rsidRPr="00E0686A">
                                <w:t xml:space="preserve">amino acid </w:t>
                              </w:r>
                              <w:r w:rsidR="009311F5" w:rsidRPr="00E0686A">
                                <w:t xml:space="preserve">residues </w:t>
                              </w:r>
                              <w:r w:rsidR="0091343D" w:rsidRPr="00E0686A">
                                <w:t xml:space="preserve">between HCMV + HSV-1 AD6 </w:t>
                              </w:r>
                              <w:r w:rsidR="009311F5" w:rsidRPr="00E0686A">
                                <w:t>coloured in the red and similar amino acid residues from the same group in yellow.</w:t>
                              </w:r>
                              <w:r w:rsidR="0091343D" w:rsidRPr="00E0686A">
                                <w:t xml:space="preserve"> Images created using </w:t>
                              </w:r>
                              <w:r w:rsidR="00135C4E" w:rsidRPr="00E0686A">
                                <w:t xml:space="preserve">PDB 7DKP in </w:t>
                              </w:r>
                              <w:r w:rsidR="00E0686A" w:rsidRPr="00E0686A">
                                <w:t>UCSF Chimera, developed by the Resource for Biocomputing, Visualization, and Informatics at the University of California, San Francisco, with support from NIH P41-GM103311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5081582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533400" y="0"/>
                            <a:ext cx="3901440" cy="26153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1270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BF62EE0" w14:textId="2E9CF30E" w:rsidR="00CF0879" w:rsidRPr="005E5377" w:rsidRDefault="005147E1" w:rsidP="00DF0804">
                              <w:pPr>
                                <w:jc w:val="center"/>
                              </w:pPr>
                              <w:r>
                                <w:t xml:space="preserve">Figure 2: </w:t>
                              </w:r>
                              <w:r w:rsidR="004561EE">
                                <w:t>HCMV AD-6 structure and conservation with HSV-1 AD6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0B54BE3" id="Group 5" o:spid="_x0000_s1037" style="position:absolute;margin-left:-12.6pt;margin-top:21.3pt;width:450pt;height:322.8pt;z-index:251674112;mso-width-relative:margin;mso-height-relative:margin" coordorigin="-76" coordsize="49934,360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">
                <v:group id="Group 4" o:spid="_x0000_s1038" style="position:absolute;left:-76;top:3962;width:49934;height:23691" coordorigin="3051,266" coordsize="49936,236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">
                  <v:shape id="Picture 2" o:spid="_x0000_s1039" type="#_x0000_t75" alt="A string of ribbons on a black background&#10;&#10;Description automatically generated" style="position:absolute;left:34103;top:335;width:18885;height:236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">
                    <v:imagedata r:id="rId12" o:title="A string of ribbons on a black background&#10;&#10;Description automatically generated" croptop="12198f" cropbottom="10644f" cropleft="23836f" cropright="25330f"/>
                  </v:shape>
                  <v:group id="Group 3" o:spid="_x0000_s1040" style="position:absolute;left:3051;top:266;width:23254;height:23673" coordorigin="2913,58" coordsize="23253,236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">
                    <v:shape id="Picture 1" o:spid="_x0000_s1041" type="#_x0000_t75" alt="A structure of a human body&#10;&#10;Description automatically generated" style="position:absolute;left:2989;top:58;width:23177;height:2367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">
                      <v:imagedata r:id="rId13" o:title="A structure of a human body&#10;&#10;Description automatically generated" croptop="4543f" cropbottom="4525f" cropleft="20040f" cropright="18984f"/>
                    </v:shape>
                    <v:shape id="Text Box 2" o:spid="_x0000_s1042" type="#_x0000_t202" style="position:absolute;left:2913;top:58;width:3463;height:27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" stroked="f">
                      <v:textbox>
                        <w:txbxContent>
                          <w:p w14:paraId="1A3DD5DB" w14:textId="17DB63E2" w:rsidR="00467DD0" w:rsidRDefault="00467DD0">
                            <w:r>
                              <w:t>2a</w:t>
                            </w:r>
                          </w:p>
                        </w:txbxContent>
                      </v:textbox>
                    </v:shape>
                  </v:group>
                  <v:shape id="Text Box 2" o:spid="_x0000_s1043" type="#_x0000_t202" style="position:absolute;left:34019;top:335;width:3461;height:269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" stroked="f">
                    <v:textbox>
                      <w:txbxContent>
                        <w:p w14:paraId="74BC89EE" w14:textId="16E92215" w:rsidR="00467DD0" w:rsidRDefault="00467DD0" w:rsidP="00467DD0">
                          <w:r>
                            <w:t>2b</w:t>
                          </w:r>
                        </w:p>
                      </w:txbxContent>
                    </v:textbox>
                  </v:shape>
                </v:group>
                <v:shape id="Text Box 1" o:spid="_x0000_s1044" type="#_x0000_t202" style="position:absolute;top:28194;width:49858;height:788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" stroked="f">
                  <v:textbox inset="0,0,0,0">
                    <w:txbxContent>
                      <w:p w14:paraId="501F32EB" w14:textId="0CC1CED6" w:rsidR="005D5F57" w:rsidRPr="00E0686A" w:rsidRDefault="005D5F57" w:rsidP="005D5F57">
                        <w:pPr>
                          <w:pStyle w:val="Caption"/>
                        </w:pPr>
                        <w:r>
                          <w:t xml:space="preserve">Figure </w:t>
                        </w:r>
                        <w:fldSimple w:instr=" SEQ Figure \* ARABIC ">
                          <w:r w:rsidR="00F568F3">
                            <w:rPr>
                              <w:noProof/>
                            </w:rPr>
                            <w:t>2</w:t>
                          </w:r>
                        </w:fldSimple>
                        <w:r w:rsidR="00A93895">
                          <w:t xml:space="preserve"> </w:t>
                        </w:r>
                        <w:r w:rsidR="00A93895">
                          <w:rPr>
                            <w:b/>
                            <w:bCs/>
                          </w:rPr>
                          <w:t xml:space="preserve">A) </w:t>
                        </w:r>
                        <w:r w:rsidR="00AF5E55">
                          <w:t xml:space="preserve">Human Cytomegalovirus </w:t>
                        </w:r>
                        <w:r w:rsidR="00B243C5">
                          <w:t xml:space="preserve">(HCMV) </w:t>
                        </w:r>
                        <w:r w:rsidR="00AF5E55">
                          <w:t>glycoprotein B</w:t>
                        </w:r>
                        <w:r w:rsidR="00B243C5">
                          <w:t xml:space="preserve"> (gB)</w:t>
                        </w:r>
                        <w:r w:rsidR="00AF5E55">
                          <w:t xml:space="preserve"> </w:t>
                        </w:r>
                        <w:r w:rsidR="000E0CB4">
                          <w:t xml:space="preserve">trimer in a prefusion conformation with the </w:t>
                        </w:r>
                        <w:r w:rsidR="00A01F79">
                          <w:t>antigenic domain 6 (</w:t>
                        </w:r>
                        <w:r w:rsidR="000E0CB4">
                          <w:t>AD6</w:t>
                        </w:r>
                        <w:r w:rsidR="00A01F79">
                          <w:t>)</w:t>
                        </w:r>
                        <w:r w:rsidR="000E0CB4">
                          <w:t xml:space="preserve"> domains </w:t>
                        </w:r>
                        <w:r w:rsidR="006F2C92">
                          <w:t xml:space="preserve">from each monomer of </w:t>
                        </w:r>
                        <w:r w:rsidR="00B243C5">
                          <w:t xml:space="preserve">gB </w:t>
                        </w:r>
                        <w:r w:rsidR="000E0CB4">
                          <w:t>highlighted in blue</w:t>
                        </w:r>
                        <w:r w:rsidR="00D23F15">
                          <w:t xml:space="preserve">. </w:t>
                        </w:r>
                        <w:r w:rsidR="00595E95" w:rsidRPr="002A7687">
                          <w:rPr>
                            <w:b/>
                            <w:bCs/>
                          </w:rPr>
                          <w:t>B)</w:t>
                        </w:r>
                        <w:r w:rsidR="00595E95">
                          <w:rPr>
                            <w:b/>
                            <w:bCs/>
                          </w:rPr>
                          <w:t xml:space="preserve"> </w:t>
                        </w:r>
                        <w:r w:rsidR="00D73EC0">
                          <w:t>A</w:t>
                        </w:r>
                        <w:r w:rsidR="00E93F7A">
                          <w:t xml:space="preserve"> </w:t>
                        </w:r>
                        <w:r w:rsidR="00814E00" w:rsidRPr="00E0686A">
                          <w:t xml:space="preserve">HCMV </w:t>
                        </w:r>
                        <w:r w:rsidR="00E93F7A" w:rsidRPr="00E0686A">
                          <w:t xml:space="preserve">AD6 monomer </w:t>
                        </w:r>
                        <w:r w:rsidR="00D73EC0" w:rsidRPr="00E0686A">
                          <w:t xml:space="preserve">to demonstrate regions of conservation between </w:t>
                        </w:r>
                        <w:r w:rsidR="005B10E7" w:rsidRPr="00E0686A">
                          <w:t>HCMV Ad6 and Herpe</w:t>
                        </w:r>
                        <w:r w:rsidR="009311F5" w:rsidRPr="00E0686A">
                          <w:t xml:space="preserve">s simplex virus 1 (HSV-1) AD6. Identical </w:t>
                        </w:r>
                        <w:r w:rsidR="0091343D" w:rsidRPr="00E0686A">
                          <w:t xml:space="preserve">amino acid </w:t>
                        </w:r>
                        <w:r w:rsidR="009311F5" w:rsidRPr="00E0686A">
                          <w:t xml:space="preserve">residues </w:t>
                        </w:r>
                        <w:r w:rsidR="0091343D" w:rsidRPr="00E0686A">
                          <w:t xml:space="preserve">between HCMV + HSV-1 AD6 </w:t>
                        </w:r>
                        <w:r w:rsidR="009311F5" w:rsidRPr="00E0686A">
                          <w:t>coloured in the red and similar amino acid residues from the same group in yellow.</w:t>
                        </w:r>
                        <w:r w:rsidR="0091343D" w:rsidRPr="00E0686A">
                          <w:t xml:space="preserve"> Images created using </w:t>
                        </w:r>
                        <w:r w:rsidR="00135C4E" w:rsidRPr="00E0686A">
                          <w:t xml:space="preserve">PDB 7DKP in </w:t>
                        </w:r>
                        <w:r w:rsidR="00E0686A" w:rsidRPr="00E0686A">
                          <w:t>UCSF Chimera, developed by the Resource for Biocomputing, Visualization, and Informatics at the University of California, San Francisco, with support from NIH P41-GM103311.</w:t>
                        </w:r>
                      </w:p>
                    </w:txbxContent>
                  </v:textbox>
                </v:shape>
                <v:shape id="Text Box 2" o:spid="_x0000_s1045" type="#_x0000_t202" style="position:absolute;left:5334;width:39014;height:261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" strokeweight="1pt">
                  <v:textbox>
                    <w:txbxContent>
                      <w:p w14:paraId="3BF62EE0" w14:textId="2E9CF30E" w:rsidR="00CF0879" w:rsidRPr="005E5377" w:rsidRDefault="005147E1" w:rsidP="00DF0804">
                        <w:pPr>
                          <w:jc w:val="center"/>
                        </w:pPr>
                        <w:r>
                          <w:t xml:space="preserve">Figure 2: </w:t>
                        </w:r>
                        <w:r w:rsidR="004561EE">
                          <w:t>HCMV AD-6 structure and conservation with HSV-1 AD6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4E32C5">
        <w:tab/>
      </w:r>
    </w:p>
    <w:p w14:paraId="477381DA" w14:textId="0E1BA9CC" w:rsidR="000B6A69" w:rsidRDefault="000B6A69" w:rsidP="00F07413"/>
    <w:p w14:paraId="4BCCCCB7" w14:textId="3A146818" w:rsidR="000B6A69" w:rsidRDefault="000B6A69" w:rsidP="00F07413"/>
    <w:p w14:paraId="5D2D9978" w14:textId="39135A6E" w:rsidR="000B6A69" w:rsidRDefault="000B6A69" w:rsidP="00F07413"/>
    <w:p w14:paraId="048580EB" w14:textId="38F2F89C" w:rsidR="000B6A69" w:rsidRDefault="000B6A69" w:rsidP="00F07413"/>
    <w:p w14:paraId="376318D2" w14:textId="644D8BAE" w:rsidR="000B6A69" w:rsidRDefault="000B6A69" w:rsidP="00F07413"/>
    <w:p w14:paraId="19F79B85" w14:textId="39D6F874" w:rsidR="000B6A69" w:rsidRDefault="000B6A69" w:rsidP="00F07413"/>
    <w:p w14:paraId="249823DA" w14:textId="7AB06111" w:rsidR="000B6A69" w:rsidRDefault="000B6A69" w:rsidP="00F07413"/>
    <w:p w14:paraId="6119B691" w14:textId="57CDA333" w:rsidR="000B6A69" w:rsidRDefault="000B6A69" w:rsidP="00F07413"/>
    <w:p w14:paraId="141F8C96" w14:textId="665024E7" w:rsidR="000224BF" w:rsidRDefault="000224BF" w:rsidP="00F07413"/>
    <w:p w14:paraId="3A0F49D9" w14:textId="5DF4CCD8" w:rsidR="00F07413" w:rsidRDefault="00F07413" w:rsidP="00F07413"/>
    <w:p w14:paraId="7790E82A" w14:textId="0C3A147C" w:rsidR="00F07413" w:rsidRDefault="00F07413" w:rsidP="00F07413"/>
    <w:p w14:paraId="25933178" w14:textId="4AEE6914" w:rsidR="002418F2" w:rsidRDefault="002418F2" w:rsidP="00F07413"/>
    <w:p w14:paraId="5A8C99DE" w14:textId="0394B100" w:rsidR="00F07413" w:rsidRPr="009510E8" w:rsidRDefault="00F07413" w:rsidP="00F07413">
      <w:r>
        <w:t xml:space="preserve"> </w:t>
      </w:r>
    </w:p>
    <w:p w14:paraId="5EF7B00A" w14:textId="5D5FAC7C" w:rsidR="00F07413" w:rsidRPr="009510E8" w:rsidRDefault="00F07413" w:rsidP="00F07413"/>
    <w:p w14:paraId="5F295A08" w14:textId="26C4C0F3" w:rsidR="00F07413" w:rsidRPr="009510E8" w:rsidRDefault="00F07413" w:rsidP="00F07413"/>
    <w:p w14:paraId="506FBC0C" w14:textId="27187CE9" w:rsidR="00F07413" w:rsidRPr="009510E8" w:rsidRDefault="00F07413" w:rsidP="00F07413"/>
    <w:p w14:paraId="698DFBB6" w14:textId="2935741E" w:rsidR="00F07413" w:rsidRDefault="00F07413" w:rsidP="00F07413"/>
    <w:p w14:paraId="66D15F83" w14:textId="77777777" w:rsidR="00DF0804" w:rsidRPr="009510E8" w:rsidRDefault="00DF0804" w:rsidP="00F07413"/>
    <w:p w14:paraId="45BB5561" w14:textId="75B04850" w:rsidR="006F269B" w:rsidRDefault="006F269B" w:rsidP="00F07413"/>
    <w:p w14:paraId="43B60DF0" w14:textId="6740E4D2" w:rsidR="00B64C74" w:rsidRDefault="00C52A18" w:rsidP="00F07413">
      <w:r>
        <w:rPr>
          <w:noProof/>
        </w:rPr>
        <mc:AlternateContent>
          <mc:Choice Requires="wpg">
            <w:drawing>
              <wp:anchor distT="0" distB="0" distL="114300" distR="114300" simplePos="0" relativeHeight="251719168" behindDoc="0" locked="0" layoutInCell="1" allowOverlap="1" wp14:anchorId="49CBDD3F" wp14:editId="5238F176">
                <wp:simplePos x="0" y="0"/>
                <wp:positionH relativeFrom="column">
                  <wp:posOffset>-93980</wp:posOffset>
                </wp:positionH>
                <wp:positionV relativeFrom="paragraph">
                  <wp:posOffset>152400</wp:posOffset>
                </wp:positionV>
                <wp:extent cx="5935980" cy="9297670"/>
                <wp:effectExtent l="0" t="0" r="7620" b="0"/>
                <wp:wrapNone/>
                <wp:docPr id="203381831" name="Group 1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35980" cy="9297670"/>
                          <a:chOff x="0" y="0"/>
                          <a:chExt cx="5935980" cy="9297670"/>
                        </a:xfrm>
                      </wpg:grpSpPr>
                      <wpg:grpSp>
                        <wpg:cNvPr id="2095511193" name="Group 11"/>
                        <wpg:cNvGrpSpPr/>
                        <wpg:grpSpPr>
                          <a:xfrm>
                            <a:off x="0" y="617220"/>
                            <a:ext cx="5935980" cy="8680450"/>
                            <a:chOff x="0" y="0"/>
                            <a:chExt cx="5935980" cy="8680450"/>
                          </a:xfrm>
                        </wpg:grpSpPr>
                        <wpg:grpSp>
                          <wpg:cNvPr id="1997275096" name="Group 7"/>
                          <wpg:cNvGrpSpPr/>
                          <wpg:grpSpPr>
                            <a:xfrm>
                              <a:off x="139700" y="0"/>
                              <a:ext cx="5654040" cy="2529840"/>
                              <a:chOff x="-269606" y="-977620"/>
                              <a:chExt cx="6004560" cy="3337560"/>
                            </a:xfrm>
                          </wpg:grpSpPr>
                          <wpg:graphicFrame>
                            <wpg:cNvPr id="1789624994" name="Chart 1">
                              <a:extLst>
                                <a:ext uri="{FF2B5EF4-FFF2-40B4-BE49-F238E27FC236}">
                                  <a16:creationId xmlns:a16="http://schemas.microsoft.com/office/drawing/2014/main" id="{1BAA5276-8390-1137-1518-1702DFC4AA74}"/>
                                </a:ext>
                              </a:extLst>
                            </wpg:cNvPr>
                            <wpg:cNvFrPr/>
                            <wpg:xfrm>
                              <a:off x="-269606" y="-977620"/>
                              <a:ext cx="6004560" cy="3337560"/>
                            </wpg:xfrm>
                            <a:graphic>
                              <a:graphicData uri="http://schemas.openxmlformats.org/drawingml/2006/chart">
                                <c:chart xmlns:c="http://schemas.openxmlformats.org/drawingml/2006/chart" xmlns:r="http://schemas.openxmlformats.org/officeDocument/2006/relationships" r:id="rId14"/>
                              </a:graphicData>
                            </a:graphic>
                          </wpg:graphicFrame>
                          <wps:wsp>
                            <wps:cNvPr id="549844045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-179780" y="-931221"/>
                                <a:ext cx="436180" cy="365653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84BC6C8" w14:textId="52BAE884" w:rsidR="008B31D0" w:rsidRDefault="008B31D0">
                                  <w:r>
                                    <w:t>3</w:t>
                                  </w:r>
                                  <w:r w:rsidR="00212686">
                                    <w:t>a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g:grpSp>
                          <wpg:cNvPr id="693334577" name="Group 9"/>
                          <wpg:cNvGrpSpPr/>
                          <wpg:grpSpPr>
                            <a:xfrm>
                              <a:off x="0" y="5086350"/>
                              <a:ext cx="5935980" cy="2789868"/>
                              <a:chOff x="-256286" y="-2875554"/>
                              <a:chExt cx="6065520" cy="3119120"/>
                            </a:xfrm>
                          </wpg:grpSpPr>
                          <wpg:graphicFrame>
                            <wpg:cNvPr id="562367012" name="Chart 1">
                              <a:extLst>
                                <a:ext uri="{FF2B5EF4-FFF2-40B4-BE49-F238E27FC236}">
                                  <a16:creationId xmlns:a16="http://schemas.microsoft.com/office/drawing/2014/main" id="{62665E75-4489-AAED-A273-BE53A1518683}"/>
                                </a:ext>
                              </a:extLst>
                            </wpg:cNvPr>
                            <wpg:cNvFrPr/>
                            <wpg:xfrm>
                              <a:off x="-256286" y="-2875554"/>
                              <a:ext cx="6065520" cy="3119120"/>
                            </wpg:xfrm>
                            <a:graphic>
                              <a:graphicData uri="http://schemas.openxmlformats.org/drawingml/2006/chart">
                                <c:chart xmlns:c="http://schemas.openxmlformats.org/drawingml/2006/chart" xmlns:r="http://schemas.openxmlformats.org/officeDocument/2006/relationships" r:id="rId15"/>
                              </a:graphicData>
                            </a:graphic>
                          </wpg:graphicFrame>
                          <wps:wsp>
                            <wps:cNvPr id="154556525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-179070" y="-2800204"/>
                                <a:ext cx="350520" cy="28956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5319E10" w14:textId="5FE9FD86" w:rsidR="00B64C74" w:rsidRDefault="00B64C74" w:rsidP="00B64C74">
                                  <w:r>
                                    <w:t>3c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  <wps:wsp>
                          <wps:cNvPr id="904345249" name="Text Box 1"/>
                          <wps:cNvSpPr txBox="1"/>
                          <wps:spPr>
                            <a:xfrm>
                              <a:off x="0" y="7880350"/>
                              <a:ext cx="5935980" cy="800100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35361499" w14:textId="7F4F78A1" w:rsidR="00A810B4" w:rsidRPr="00360F3E" w:rsidRDefault="005847EE" w:rsidP="00A810B4">
                                <w:pPr>
                                  <w:pStyle w:val="Caption"/>
                                  <w:rPr>
                                    <w:b/>
                                    <w:bCs/>
                                    <w:noProof/>
                                  </w:rPr>
                                </w:pPr>
                                <w:r>
                                  <w:t xml:space="preserve">Figure </w:t>
                                </w:r>
                                <w:fldSimple w:instr=" SEQ Figure \* ARABIC ">
                                  <w:r w:rsidR="00F568F3">
                                    <w:rPr>
                                      <w:noProof/>
                                    </w:rPr>
                                    <w:t>3</w:t>
                                  </w:r>
                                </w:fldSimple>
                                <w:r w:rsidR="00EC1A35">
                                  <w:t xml:space="preserve">: Bar graphs </w:t>
                                </w:r>
                                <w:proofErr w:type="spellStart"/>
                                <w:r w:rsidR="00EC1A35">
                                  <w:t>shwoing</w:t>
                                </w:r>
                                <w:proofErr w:type="spellEnd"/>
                                <w:r w:rsidR="00EC1A35">
                                  <w:t xml:space="preserve"> the percentage infection of both cells line</w:t>
                                </w:r>
                                <w:r w:rsidR="00387C85">
                                  <w:t>s</w:t>
                                </w:r>
                                <w:r w:rsidR="00EC1A35">
                                  <w:t xml:space="preserve"> </w:t>
                                </w:r>
                                <w:proofErr w:type="spellStart"/>
                                <w:r w:rsidR="00EC1A35">
                                  <w:t>spontaenosult</w:t>
                                </w:r>
                                <w:proofErr w:type="spellEnd"/>
                                <w:r w:rsidR="00EC1A35">
                                  <w:t xml:space="preserve"> </w:t>
                                </w:r>
                                <w:proofErr w:type="spellStart"/>
                                <w:r w:rsidR="00EC1A35">
                                  <w:t>arisinf</w:t>
                                </w:r>
                                <w:proofErr w:type="spellEnd"/>
                                <w:r w:rsidR="00EC1A35">
                                  <w:t xml:space="preserve"> retinal </w:t>
                                </w:r>
                                <w:proofErr w:type="spellStart"/>
                                <w:r w:rsidR="00EC1A35">
                                  <w:t>epithelais</w:t>
                                </w:r>
                                <w:proofErr w:type="spellEnd"/>
                                <w:r w:rsidR="00EC1A35">
                                  <w:t xml:space="preserve"> cells (ARPEs) and </w:t>
                                </w:r>
                                <w:r w:rsidR="00387C85">
                                  <w:t>Human foreskin fibroblasts (HFFs)</w:t>
                                </w:r>
                                <w:r w:rsidR="0013622C">
                                  <w:t xml:space="preserve">, by both human </w:t>
                                </w:r>
                                <w:proofErr w:type="spellStart"/>
                                <w:r w:rsidR="0013622C">
                                  <w:t>cytomeglaviru</w:t>
                                </w:r>
                                <w:r w:rsidR="00C27693">
                                  <w:t>s</w:t>
                                </w:r>
                                <w:proofErr w:type="spellEnd"/>
                                <w:r w:rsidR="00C27693">
                                  <w:t xml:space="preserve"> (HCMV) and Herpes Simples Virus 1 (HSV-1) </w:t>
                                </w:r>
                                <w:r w:rsidR="000D4CEF">
                                  <w:t>, when co-cultured with HCMV and HSV-1  antigen domain 6</w:t>
                                </w:r>
                                <w:r w:rsidR="0013622C">
                                  <w:t xml:space="preserve"> </w:t>
                                </w:r>
                                <w:r w:rsidR="000D4CEF">
                                  <w:t>(AD-6)</w:t>
                                </w:r>
                                <w:r w:rsidR="00BE2753">
                                  <w:t xml:space="preserve"> to measure its inhibitory effect on infection. All percentages have been normalised to a virus-only control. </w:t>
                                </w:r>
                                <w:r w:rsidR="00360F3E">
                                  <w:rPr>
                                    <w:b/>
                                    <w:bCs/>
                                  </w:rPr>
                                  <w:t xml:space="preserve">A) </w:t>
                                </w:r>
                                <w:r w:rsidR="00360F3E">
                                  <w:t xml:space="preserve">Percentage infection at the highest concentration of AD-6. </w:t>
                                </w:r>
                                <w:r w:rsidR="00A810B4">
                                  <w:rPr>
                                    <w:b/>
                                    <w:bCs/>
                                  </w:rPr>
                                  <w:t xml:space="preserve">B) </w:t>
                                </w:r>
                                <w:r w:rsidR="00A810B4">
                                  <w:t xml:space="preserve">Percentage infection at the lowest concentration of AD-6. </w:t>
                                </w:r>
                                <w:r w:rsidR="00A810B4">
                                  <w:rPr>
                                    <w:b/>
                                    <w:bCs/>
                                  </w:rPr>
                                  <w:t xml:space="preserve">C) </w:t>
                                </w:r>
                                <w:r w:rsidR="00A810B4">
                                  <w:t xml:space="preserve">Percentage infection at all </w:t>
                                </w:r>
                                <w:proofErr w:type="gramStart"/>
                                <w:r w:rsidR="00A810B4">
                                  <w:t>concentrations  of</w:t>
                                </w:r>
                                <w:proofErr w:type="gramEnd"/>
                                <w:r w:rsidR="00A810B4">
                                  <w:t xml:space="preserve"> AD-6. </w:t>
                                </w:r>
                              </w:p>
                              <w:p w14:paraId="594BAE59" w14:textId="76C0FD2F" w:rsidR="00A810B4" w:rsidRPr="00360F3E" w:rsidRDefault="00A810B4" w:rsidP="00A810B4">
                                <w:pPr>
                                  <w:pStyle w:val="Caption"/>
                                  <w:rPr>
                                    <w:b/>
                                    <w:bCs/>
                                    <w:noProof/>
                                  </w:rPr>
                                </w:pPr>
                              </w:p>
                              <w:p w14:paraId="709EAC07" w14:textId="476C81F8" w:rsidR="005847EE" w:rsidRPr="00360F3E" w:rsidRDefault="005847EE" w:rsidP="005847EE">
                                <w:pPr>
                                  <w:pStyle w:val="Caption"/>
                                  <w:rPr>
                                    <w:b/>
                                    <w:bCs/>
                                    <w:noProof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1783127639" name="Group 10"/>
                          <wpg:cNvGrpSpPr/>
                          <wpg:grpSpPr>
                            <a:xfrm>
                              <a:off x="139700" y="2533650"/>
                              <a:ext cx="5654040" cy="2548890"/>
                              <a:chOff x="0" y="0"/>
                              <a:chExt cx="5654040" cy="2548890"/>
                            </a:xfrm>
                          </wpg:grpSpPr>
                          <wpg:graphicFrame>
                            <wpg:cNvPr id="1470300407" name="Chart 1">
                              <a:extLst>
                                <a:ext uri="{FF2B5EF4-FFF2-40B4-BE49-F238E27FC236}">
                                  <a16:creationId xmlns:a16="http://schemas.microsoft.com/office/drawing/2014/main" id="{8CDB587C-774F-04F6-0A7D-8CEE6CCD6E00}"/>
                                </a:ext>
                              </a:extLst>
                            </wpg:cNvPr>
                            <wpg:cNvFrPr/>
                            <wpg:xfrm>
                              <a:off x="0" y="0"/>
                              <a:ext cx="5654040" cy="2548890"/>
                            </wpg:xfrm>
                            <a:graphic>
                              <a:graphicData uri="http://schemas.openxmlformats.org/drawingml/2006/chart">
                                <c:chart xmlns:c="http://schemas.openxmlformats.org/drawingml/2006/chart" xmlns:r="http://schemas.openxmlformats.org/officeDocument/2006/relationships" r:id="rId16"/>
                              </a:graphicData>
                            </a:graphic>
                          </wpg:graphicFrame>
                          <wps:wsp>
                            <wps:cNvPr id="1735074526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82550" y="69850"/>
                                <a:ext cx="410718" cy="277162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C96BC70" w14:textId="709EAD26" w:rsidR="00212686" w:rsidRDefault="00212686" w:rsidP="00212686">
                                  <w:r>
                                    <w:t>3b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grpSp>
                      </wpg:grpSp>
                      <wps:wsp>
                        <wps:cNvPr id="3693784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43840" y="0"/>
                            <a:ext cx="5572760" cy="48006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1270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E7DAE92" w14:textId="27EDCFE0" w:rsidR="005147E1" w:rsidRPr="005E5377" w:rsidRDefault="005147E1" w:rsidP="00DF0804">
                              <w:pPr>
                                <w:jc w:val="both"/>
                              </w:pPr>
                              <w:r>
                                <w:t xml:space="preserve">Figure 3: </w:t>
                              </w:r>
                              <w:r w:rsidR="0021052B">
                                <w:t xml:space="preserve">Bar graphs to showing the inhibitory effect of AD-6 on HSV-1 and HCMV infection of fibroblast and epithelial </w:t>
                              </w:r>
                              <w:proofErr w:type="gramStart"/>
                              <w:r w:rsidR="0021052B">
                                <w:t>cells</w:t>
                              </w:r>
                              <w:proofErr w:type="gramEnd"/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9CBDD3F" id="Group 12" o:spid="_x0000_s1046" style="position:absolute;margin-left:-7.4pt;margin-top:12pt;width:467.4pt;height:732.1pt;z-index:251719168" coordsize="59359,92976" o:gfxdata="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">
                <v:group id="Group 11" o:spid="_x0000_s1047" style="position:absolute;top:6172;width:59359;height:86804" coordsize="59359,868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">
                  <v:group id="Group 7" o:spid="_x0000_s1048" style="position:absolute;left:1397;width:56540;height:25298" coordorigin="-2696,-9776" coordsize="60045,333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">
                    <v:shape id="Chart 1" o:spid="_x0000_s1049" type="#_x0000_t75" style="position:absolute;left:-2755;top:-9876;width:60142;height:3353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">
                      <v:imagedata r:id="rId17" o:title=""/>
                      <o:lock v:ext="edit" aspectratio="f"/>
                    </v:shape>
                    <v:shape id="Text Box 2" o:spid="_x0000_s1050" type="#_x0000_t202" style="position:absolute;left:-1797;top:-9312;width:4361;height:36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" stroked="f">
                      <v:textbox>
                        <w:txbxContent>
                          <w:p w14:paraId="584BC6C8" w14:textId="52BAE884" w:rsidR="008B31D0" w:rsidRDefault="008B31D0">
                            <w:r>
                              <w:t>3</w:t>
                            </w:r>
                            <w:r w:rsidR="00212686">
                              <w:t>a</w:t>
                            </w:r>
                          </w:p>
                        </w:txbxContent>
                      </v:textbox>
                    </v:shape>
                  </v:group>
                  <v:group id="Group 9" o:spid="_x0000_s1051" style="position:absolute;top:50863;width:59359;height:27899" coordorigin="-2562,-28755" coordsize="60655,3119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">
                    <v:shape id="Chart 1" o:spid="_x0000_s1052" type="#_x0000_t75" style="position:absolute;left:-2625;top:-28798;width:60795;height:312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">
                      <v:imagedata r:id="rId18" o:title=""/>
                      <o:lock v:ext="edit" aspectratio="f"/>
                    </v:shape>
                    <v:shape id="Text Box 2" o:spid="_x0000_s1053" type="#_x0000_t202" style="position:absolute;left:-1790;top:-28002;width:3504;height:28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" stroked="f">
                      <v:textbox>
                        <w:txbxContent>
                          <w:p w14:paraId="25319E10" w14:textId="5FE9FD86" w:rsidR="00B64C74" w:rsidRDefault="00B64C74" w:rsidP="00B64C74">
                            <w:r>
                              <w:t>3c</w:t>
                            </w:r>
                          </w:p>
                        </w:txbxContent>
                      </v:textbox>
                    </v:shape>
                  </v:group>
                  <v:shape id="Text Box 1" o:spid="_x0000_s1054" type="#_x0000_t202" style="position:absolute;top:78803;width:59359;height:80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" stroked="f">
                    <v:textbox inset="0,0,0,0">
                      <w:txbxContent>
                        <w:p w14:paraId="35361499" w14:textId="7F4F78A1" w:rsidR="00A810B4" w:rsidRPr="00360F3E" w:rsidRDefault="005847EE" w:rsidP="00A810B4">
                          <w:pPr>
                            <w:pStyle w:val="Caption"/>
                            <w:rPr>
                              <w:b/>
                              <w:bCs/>
                              <w:noProof/>
                            </w:rPr>
                          </w:pPr>
                          <w:r>
                            <w:t xml:space="preserve">Figure </w:t>
                          </w:r>
                          <w:fldSimple w:instr=" SEQ Figure \* ARABIC ">
                            <w:r w:rsidR="00F568F3">
                              <w:rPr>
                                <w:noProof/>
                              </w:rPr>
                              <w:t>3</w:t>
                            </w:r>
                          </w:fldSimple>
                          <w:r w:rsidR="00EC1A35">
                            <w:t xml:space="preserve">: Bar graphs </w:t>
                          </w:r>
                          <w:proofErr w:type="spellStart"/>
                          <w:r w:rsidR="00EC1A35">
                            <w:t>shwoing</w:t>
                          </w:r>
                          <w:proofErr w:type="spellEnd"/>
                          <w:r w:rsidR="00EC1A35">
                            <w:t xml:space="preserve"> the percentage infection of both cells line</w:t>
                          </w:r>
                          <w:r w:rsidR="00387C85">
                            <w:t>s</w:t>
                          </w:r>
                          <w:r w:rsidR="00EC1A35">
                            <w:t xml:space="preserve"> </w:t>
                          </w:r>
                          <w:proofErr w:type="spellStart"/>
                          <w:r w:rsidR="00EC1A35">
                            <w:t>spontaenosult</w:t>
                          </w:r>
                          <w:proofErr w:type="spellEnd"/>
                          <w:r w:rsidR="00EC1A35">
                            <w:t xml:space="preserve"> </w:t>
                          </w:r>
                          <w:proofErr w:type="spellStart"/>
                          <w:r w:rsidR="00EC1A35">
                            <w:t>arisinf</w:t>
                          </w:r>
                          <w:proofErr w:type="spellEnd"/>
                          <w:r w:rsidR="00EC1A35">
                            <w:t xml:space="preserve"> retinal </w:t>
                          </w:r>
                          <w:proofErr w:type="spellStart"/>
                          <w:r w:rsidR="00EC1A35">
                            <w:t>epithelais</w:t>
                          </w:r>
                          <w:proofErr w:type="spellEnd"/>
                          <w:r w:rsidR="00EC1A35">
                            <w:t xml:space="preserve"> cells (ARPEs) and </w:t>
                          </w:r>
                          <w:r w:rsidR="00387C85">
                            <w:t>Human foreskin fibroblasts (HFFs)</w:t>
                          </w:r>
                          <w:r w:rsidR="0013622C">
                            <w:t xml:space="preserve">, by both human </w:t>
                          </w:r>
                          <w:proofErr w:type="spellStart"/>
                          <w:r w:rsidR="0013622C">
                            <w:t>cytomeglaviru</w:t>
                          </w:r>
                          <w:r w:rsidR="00C27693">
                            <w:t>s</w:t>
                          </w:r>
                          <w:proofErr w:type="spellEnd"/>
                          <w:r w:rsidR="00C27693">
                            <w:t xml:space="preserve"> (HCMV) and Herpes Simples Virus 1 (HSV-1) </w:t>
                          </w:r>
                          <w:r w:rsidR="000D4CEF">
                            <w:t>, when co-cultured with HCMV and HSV-1  antigen domain 6</w:t>
                          </w:r>
                          <w:r w:rsidR="0013622C">
                            <w:t xml:space="preserve"> </w:t>
                          </w:r>
                          <w:r w:rsidR="000D4CEF">
                            <w:t>(AD-6)</w:t>
                          </w:r>
                          <w:r w:rsidR="00BE2753">
                            <w:t xml:space="preserve"> to measure its inhibitory effect on infection. All percentages have been normalised to a virus-only control. </w:t>
                          </w:r>
                          <w:r w:rsidR="00360F3E">
                            <w:rPr>
                              <w:b/>
                              <w:bCs/>
                            </w:rPr>
                            <w:t xml:space="preserve">A) </w:t>
                          </w:r>
                          <w:r w:rsidR="00360F3E">
                            <w:t xml:space="preserve">Percentage infection at the highest concentration of AD-6. </w:t>
                          </w:r>
                          <w:r w:rsidR="00A810B4">
                            <w:rPr>
                              <w:b/>
                              <w:bCs/>
                            </w:rPr>
                            <w:t xml:space="preserve">B) </w:t>
                          </w:r>
                          <w:r w:rsidR="00A810B4">
                            <w:t xml:space="preserve">Percentage infection at the lowest concentration of AD-6. </w:t>
                          </w:r>
                          <w:r w:rsidR="00A810B4">
                            <w:rPr>
                              <w:b/>
                              <w:bCs/>
                            </w:rPr>
                            <w:t xml:space="preserve">C) </w:t>
                          </w:r>
                          <w:r w:rsidR="00A810B4">
                            <w:t xml:space="preserve">Percentage infection at all </w:t>
                          </w:r>
                          <w:proofErr w:type="gramStart"/>
                          <w:r w:rsidR="00A810B4">
                            <w:t>concentrations  of</w:t>
                          </w:r>
                          <w:proofErr w:type="gramEnd"/>
                          <w:r w:rsidR="00A810B4">
                            <w:t xml:space="preserve"> AD-6. </w:t>
                          </w:r>
                        </w:p>
                        <w:p w14:paraId="594BAE59" w14:textId="76C0FD2F" w:rsidR="00A810B4" w:rsidRPr="00360F3E" w:rsidRDefault="00A810B4" w:rsidP="00A810B4">
                          <w:pPr>
                            <w:pStyle w:val="Caption"/>
                            <w:rPr>
                              <w:b/>
                              <w:bCs/>
                              <w:noProof/>
                            </w:rPr>
                          </w:pPr>
                        </w:p>
                        <w:p w14:paraId="709EAC07" w14:textId="476C81F8" w:rsidR="005847EE" w:rsidRPr="00360F3E" w:rsidRDefault="005847EE" w:rsidP="005847EE">
                          <w:pPr>
                            <w:pStyle w:val="Caption"/>
                            <w:rPr>
                              <w:b/>
                              <w:bCs/>
                              <w:noProof/>
                            </w:rPr>
                          </w:pPr>
                        </w:p>
                      </w:txbxContent>
                    </v:textbox>
                  </v:shape>
                  <v:group id="Group 10" o:spid="_x0000_s1055" style="position:absolute;left:1397;top:25336;width:56540;height:25489" coordsize="56540,254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">
                    <v:shape id="Chart 1" o:spid="_x0000_s1056" type="#_x0000_t75" style="position:absolute;left:-55;top:-53;width:56630;height:2560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">
                      <v:imagedata r:id="rId19" o:title=""/>
                      <o:lock v:ext="edit" aspectratio="f"/>
                    </v:shape>
                    <v:shape id="Text Box 2" o:spid="_x0000_s1057" type="#_x0000_t202" style="position:absolute;left:825;top:698;width:4107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" stroked="f">
                      <v:textbox>
                        <w:txbxContent>
                          <w:p w14:paraId="1C96BC70" w14:textId="709EAD26" w:rsidR="00212686" w:rsidRDefault="00212686" w:rsidP="00212686">
                            <w:r>
                              <w:t>3b</w:t>
                            </w:r>
                          </w:p>
                        </w:txbxContent>
                      </v:textbox>
                    </v:shape>
                  </v:group>
                </v:group>
                <v:shape id="Text Box 2" o:spid="_x0000_s1058" type="#_x0000_t202" style="position:absolute;left:2438;width:55728;height:480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" strokeweight="1pt">
                  <v:textbox>
                    <w:txbxContent>
                      <w:p w14:paraId="1E7DAE92" w14:textId="27EDCFE0" w:rsidR="005147E1" w:rsidRPr="005E5377" w:rsidRDefault="005147E1" w:rsidP="00DF0804">
                        <w:pPr>
                          <w:jc w:val="both"/>
                        </w:pPr>
                        <w:r>
                          <w:t xml:space="preserve">Figure 3: </w:t>
                        </w:r>
                        <w:r w:rsidR="0021052B">
                          <w:t xml:space="preserve">Bar graphs to showing the inhibitory effect of AD-6 on HSV-1 and HCMV infection of fibroblast and epithelial </w:t>
                        </w:r>
                        <w:proofErr w:type="gramStart"/>
                        <w:r w:rsidR="0021052B">
                          <w:t>cells</w:t>
                        </w:r>
                        <w:proofErr w:type="gramEnd"/>
                      </w:p>
                    </w:txbxContent>
                  </v:textbox>
                </v:shape>
              </v:group>
            </w:pict>
          </mc:Fallback>
        </mc:AlternateContent>
      </w:r>
    </w:p>
    <w:p w14:paraId="5BC1D007" w14:textId="6ED70BB6" w:rsidR="00724464" w:rsidRDefault="00724464" w:rsidP="00B64C74"/>
    <w:p w14:paraId="7DD0743D" w14:textId="09E3B671" w:rsidR="00B64C74" w:rsidRDefault="00B64C74" w:rsidP="00B64C74"/>
    <w:p w14:paraId="7134F91F" w14:textId="01CCB4F3" w:rsidR="006B7702" w:rsidRDefault="006B7702" w:rsidP="00B64C74"/>
    <w:p w14:paraId="27A79B3B" w14:textId="77777777" w:rsidR="00F44148" w:rsidRDefault="00F44148"/>
    <w:p w14:paraId="2837C013" w14:textId="5C5F7F1A" w:rsidR="00B64C74" w:rsidRDefault="00B64C74"/>
    <w:p w14:paraId="6472B2C5" w14:textId="77777777" w:rsidR="00510301" w:rsidRDefault="00510301"/>
    <w:p w14:paraId="200C6A2F" w14:textId="77777777" w:rsidR="00510301" w:rsidRDefault="00510301"/>
    <w:p w14:paraId="4C82B05D" w14:textId="77777777" w:rsidR="00510301" w:rsidRDefault="00510301"/>
    <w:p w14:paraId="4E054C7E" w14:textId="77777777" w:rsidR="00510301" w:rsidRDefault="00510301"/>
    <w:p w14:paraId="0B670B90" w14:textId="77777777" w:rsidR="00510301" w:rsidRDefault="00510301"/>
    <w:p w14:paraId="4A745671" w14:textId="77777777" w:rsidR="00510301" w:rsidRDefault="00510301"/>
    <w:p w14:paraId="62A8D475" w14:textId="77777777" w:rsidR="00510301" w:rsidRDefault="00510301"/>
    <w:p w14:paraId="40433E50" w14:textId="77777777" w:rsidR="00510301" w:rsidRDefault="00510301"/>
    <w:p w14:paraId="7C350D7D" w14:textId="77777777" w:rsidR="00510301" w:rsidRDefault="00510301"/>
    <w:p w14:paraId="0F3D3652" w14:textId="77777777" w:rsidR="00510301" w:rsidRDefault="00510301"/>
    <w:p w14:paraId="197E3EB3" w14:textId="77777777" w:rsidR="00510301" w:rsidRDefault="00510301"/>
    <w:p w14:paraId="50921F0B" w14:textId="77777777" w:rsidR="00510301" w:rsidRDefault="00510301"/>
    <w:p w14:paraId="5B69B798" w14:textId="77777777" w:rsidR="00510301" w:rsidRDefault="00510301"/>
    <w:p w14:paraId="1CE552E8" w14:textId="77777777" w:rsidR="00510301" w:rsidRDefault="00510301"/>
    <w:p w14:paraId="358C56EA" w14:textId="77777777" w:rsidR="00510301" w:rsidRDefault="00510301"/>
    <w:p w14:paraId="69D394EE" w14:textId="77777777" w:rsidR="00510301" w:rsidRDefault="00510301"/>
    <w:p w14:paraId="6CACBED7" w14:textId="77777777" w:rsidR="00510301" w:rsidRDefault="00510301"/>
    <w:p w14:paraId="4DD738CB" w14:textId="77777777" w:rsidR="00510301" w:rsidRDefault="00510301"/>
    <w:p w14:paraId="2F1084D0" w14:textId="77777777" w:rsidR="00510301" w:rsidRDefault="00510301"/>
    <w:p w14:paraId="242F96FF" w14:textId="77777777" w:rsidR="00510301" w:rsidRDefault="00510301"/>
    <w:p w14:paraId="04A86132" w14:textId="77777777" w:rsidR="00510301" w:rsidRDefault="00510301"/>
    <w:p w14:paraId="4927A904" w14:textId="77777777" w:rsidR="00510301" w:rsidRDefault="00510301"/>
    <w:p w14:paraId="3C0CB165" w14:textId="77777777" w:rsidR="00510301" w:rsidRDefault="00510301"/>
    <w:p w14:paraId="2D8EACA4" w14:textId="77777777" w:rsidR="00510301" w:rsidRDefault="00510301"/>
    <w:p w14:paraId="74491B03" w14:textId="77777777" w:rsidR="00510301" w:rsidRDefault="00510301"/>
    <w:p w14:paraId="1044FC7F" w14:textId="099192C2" w:rsidR="00510301" w:rsidRDefault="007703A6" w:rsidP="00510301">
      <w:r>
        <w:rPr>
          <w:sz w:val="24"/>
          <w:szCs w:val="24"/>
          <w:u w:val="single"/>
        </w:rPr>
        <w:t>Reflection on Rotation 1</w:t>
      </w:r>
    </w:p>
    <w:p w14:paraId="5AB259C9" w14:textId="784952AD" w:rsidR="00510301" w:rsidRDefault="00C717CB">
      <w:r>
        <w:t>I learn</w:t>
      </w:r>
      <w:r w:rsidR="003E5406">
        <w:t>ed</w:t>
      </w:r>
      <w:r>
        <w:t xml:space="preserve"> and achieved a lot throughout this rotation</w:t>
      </w:r>
      <w:r w:rsidR="00124D8F">
        <w:t xml:space="preserve">, my </w:t>
      </w:r>
      <w:r w:rsidR="003E5406">
        <w:t xml:space="preserve">proudest achievement was </w:t>
      </w:r>
      <w:r w:rsidR="005D0F8D">
        <w:t>producing</w:t>
      </w:r>
      <w:r w:rsidR="003E5406">
        <w:t xml:space="preserve"> work that my supervisor requested </w:t>
      </w:r>
      <w:r w:rsidR="005D0F8D">
        <w:t>I submit as an abstract which was since accepted for a talk at the microbiology society. This is a sli</w:t>
      </w:r>
      <w:r w:rsidR="006D2D67">
        <w:t>ghtl</w:t>
      </w:r>
      <w:r w:rsidR="005D0F8D">
        <w:t xml:space="preserve">y scary proposition as I </w:t>
      </w:r>
      <w:r w:rsidR="00D915AF">
        <w:t xml:space="preserve">am new to </w:t>
      </w:r>
      <w:r w:rsidR="00FE3A6F">
        <w:t xml:space="preserve">the </w:t>
      </w:r>
      <w:r w:rsidR="00D915AF">
        <w:t xml:space="preserve">field </w:t>
      </w:r>
      <w:r w:rsidR="00EC5A49">
        <w:t xml:space="preserve">and </w:t>
      </w:r>
      <w:r w:rsidR="005D0F8D">
        <w:t xml:space="preserve">haven’t </w:t>
      </w:r>
      <w:r w:rsidR="00EC5A49">
        <w:t xml:space="preserve">had the time to get my background reading to the point where I feel sufficiently ready to answer questions, however, I have time between now and then to work on this and I feel the conference overall is a great opportunity to build confidence and a network that I can bring forward with me during my the rest of the PhD. </w:t>
      </w:r>
    </w:p>
    <w:p w14:paraId="7CC90B86" w14:textId="41137FDA" w:rsidR="003A451C" w:rsidRDefault="003A451C">
      <w:r>
        <w:t>I was wa</w:t>
      </w:r>
      <w:r w:rsidR="007E2A1F">
        <w:t>rmly welcomed by everyone in the Reeves Lab</w:t>
      </w:r>
      <w:r w:rsidR="00CC3828">
        <w:t>, it is a fr</w:t>
      </w:r>
      <w:r w:rsidR="00C01767">
        <w:t>ien</w:t>
      </w:r>
      <w:r w:rsidR="00CC3828">
        <w:t xml:space="preserve">dly social lab </w:t>
      </w:r>
      <w:r w:rsidR="00C01767">
        <w:t xml:space="preserve">with lots of </w:t>
      </w:r>
      <w:proofErr w:type="gramStart"/>
      <w:r w:rsidR="00C01767">
        <w:t>really interesting</w:t>
      </w:r>
      <w:proofErr w:type="gramEnd"/>
      <w:r w:rsidR="00C01767">
        <w:t xml:space="preserve"> current and future research avenues</w:t>
      </w:r>
      <w:r w:rsidR="00592CD0">
        <w:t xml:space="preserve"> </w:t>
      </w:r>
      <w:r w:rsidR="00E93A06">
        <w:t xml:space="preserve">across a wide range </w:t>
      </w:r>
      <w:r w:rsidR="00200CF5">
        <w:t xml:space="preserve">of questions giving lots of scope for me to flexibly move, </w:t>
      </w:r>
      <w:r w:rsidR="00592CD0">
        <w:t xml:space="preserve">making it a group I will </w:t>
      </w:r>
      <w:r w:rsidR="009375A7">
        <w:t xml:space="preserve">be happy to </w:t>
      </w:r>
      <w:r w:rsidR="00525089">
        <w:t xml:space="preserve">consider </w:t>
      </w:r>
      <w:r w:rsidR="009375A7">
        <w:t>return</w:t>
      </w:r>
      <w:r w:rsidR="00525089">
        <w:t>ing</w:t>
      </w:r>
      <w:r w:rsidR="009375A7">
        <w:t xml:space="preserve"> to after my rotations. </w:t>
      </w:r>
      <w:r w:rsidR="00CC3828">
        <w:t xml:space="preserve"> </w:t>
      </w:r>
    </w:p>
    <w:p w14:paraId="25C0C6CA" w14:textId="77777777" w:rsidR="00510301" w:rsidRDefault="00510301"/>
    <w:sectPr w:rsidR="00510301" w:rsidSect="00C64244">
      <w:headerReference w:type="first" r:id="rId20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DAD4AA" w14:textId="77777777" w:rsidR="00C64244" w:rsidRDefault="00C64244" w:rsidP="00DF2CA1">
      <w:pPr>
        <w:spacing w:after="0" w:line="240" w:lineRule="auto"/>
      </w:pPr>
      <w:r>
        <w:separator/>
      </w:r>
    </w:p>
  </w:endnote>
  <w:endnote w:type="continuationSeparator" w:id="0">
    <w:p w14:paraId="05B6DCCA" w14:textId="77777777" w:rsidR="00C64244" w:rsidRDefault="00C64244" w:rsidP="00DF2CA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F02263" w14:textId="77777777" w:rsidR="00C64244" w:rsidRDefault="00C64244" w:rsidP="00DF2CA1">
      <w:pPr>
        <w:spacing w:after="0" w:line="240" w:lineRule="auto"/>
      </w:pPr>
      <w:r>
        <w:separator/>
      </w:r>
    </w:p>
  </w:footnote>
  <w:footnote w:type="continuationSeparator" w:id="0">
    <w:p w14:paraId="7BF251CF" w14:textId="77777777" w:rsidR="00C64244" w:rsidRDefault="00C64244" w:rsidP="00DF2CA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43284E" w14:textId="6A4F9EF1" w:rsidR="00DF2CA1" w:rsidRDefault="00DF2CA1" w:rsidP="00DF2CA1">
    <w:pPr>
      <w:pStyle w:val="Header"/>
    </w:pPr>
    <w:r>
      <w:t>Student Name: Alexander Hargreaves</w:t>
    </w:r>
  </w:p>
  <w:p w14:paraId="67CEBC6A" w14:textId="772AE9F7" w:rsidR="00DF2CA1" w:rsidRDefault="00DF2CA1" w:rsidP="00DF2CA1">
    <w:pPr>
      <w:pStyle w:val="Header"/>
    </w:pPr>
    <w:r>
      <w:t xml:space="preserve">PhD Programme Theme: Experimental and translational medicine </w:t>
    </w:r>
  </w:p>
  <w:p w14:paraId="7CCEBE3A" w14:textId="2BF5019A" w:rsidR="00DF2CA1" w:rsidRDefault="00DF2CA1" w:rsidP="00DF2CA1">
    <w:pPr>
      <w:pStyle w:val="Header"/>
    </w:pPr>
    <w:r>
      <w:t xml:space="preserve">Supervisors name: Professor Matthew Reeves </w:t>
    </w:r>
  </w:p>
  <w:p w14:paraId="6A12CDAD" w14:textId="728AC8C4" w:rsidR="00E30E57" w:rsidRDefault="00E30E57" w:rsidP="00DF2CA1">
    <w:pPr>
      <w:pStyle w:val="Header"/>
    </w:pPr>
    <w:r>
      <w:t xml:space="preserve">Supervisors Department: Institute of Infection and transplantation </w:t>
    </w:r>
  </w:p>
  <w:p w14:paraId="7047F9D6" w14:textId="77777777" w:rsidR="001B5D50" w:rsidRDefault="001B5D50" w:rsidP="00DF2CA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830A27"/>
    <w:multiLevelType w:val="hybridMultilevel"/>
    <w:tmpl w:val="A83EF8A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1537985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TQyMzc0NTc1tTAwNjFU0lEKTi0uzszPAykwqwUA1moIC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e9e0vdl0z2xiew2t6p9xtos5evzt50xzes&quot;&gt;Rotation 1 rEPORT&lt;record-ids&gt;&lt;item&gt;1&lt;/item&gt;&lt;item&gt;2&lt;/item&gt;&lt;item&gt;3&lt;/item&gt;&lt;item&gt;4&lt;/item&gt;&lt;/record-ids&gt;&lt;/item&gt;&lt;/Libraries&gt;"/>
  </w:docVars>
  <w:rsids>
    <w:rsidRoot w:val="00F07413"/>
    <w:rsid w:val="0000480E"/>
    <w:rsid w:val="0001330B"/>
    <w:rsid w:val="000154E7"/>
    <w:rsid w:val="00016139"/>
    <w:rsid w:val="000224BF"/>
    <w:rsid w:val="00031E3A"/>
    <w:rsid w:val="00032A8F"/>
    <w:rsid w:val="00034190"/>
    <w:rsid w:val="00035498"/>
    <w:rsid w:val="00053427"/>
    <w:rsid w:val="00055610"/>
    <w:rsid w:val="00060104"/>
    <w:rsid w:val="00070D26"/>
    <w:rsid w:val="0009379E"/>
    <w:rsid w:val="00093DFD"/>
    <w:rsid w:val="000A0993"/>
    <w:rsid w:val="000A300C"/>
    <w:rsid w:val="000A76D6"/>
    <w:rsid w:val="000B0259"/>
    <w:rsid w:val="000B6A69"/>
    <w:rsid w:val="000C08B7"/>
    <w:rsid w:val="000C5DCE"/>
    <w:rsid w:val="000D03C7"/>
    <w:rsid w:val="000D4CEF"/>
    <w:rsid w:val="000D6F38"/>
    <w:rsid w:val="000E016A"/>
    <w:rsid w:val="000E0CB4"/>
    <w:rsid w:val="000E13D7"/>
    <w:rsid w:val="000E4879"/>
    <w:rsid w:val="000E4E87"/>
    <w:rsid w:val="00101281"/>
    <w:rsid w:val="0010180C"/>
    <w:rsid w:val="00110F21"/>
    <w:rsid w:val="00112764"/>
    <w:rsid w:val="00115FE8"/>
    <w:rsid w:val="00117485"/>
    <w:rsid w:val="00117FA4"/>
    <w:rsid w:val="00124D8F"/>
    <w:rsid w:val="00132277"/>
    <w:rsid w:val="0013317F"/>
    <w:rsid w:val="00135C4E"/>
    <w:rsid w:val="0013622C"/>
    <w:rsid w:val="001437A9"/>
    <w:rsid w:val="00144364"/>
    <w:rsid w:val="001547B4"/>
    <w:rsid w:val="00157CD9"/>
    <w:rsid w:val="00172B93"/>
    <w:rsid w:val="001A2E7C"/>
    <w:rsid w:val="001A6AD5"/>
    <w:rsid w:val="001B5D50"/>
    <w:rsid w:val="001C7186"/>
    <w:rsid w:val="001E3CA3"/>
    <w:rsid w:val="001E5183"/>
    <w:rsid w:val="001E58B0"/>
    <w:rsid w:val="001E7BC0"/>
    <w:rsid w:val="001F79C5"/>
    <w:rsid w:val="00200CF5"/>
    <w:rsid w:val="00200EDB"/>
    <w:rsid w:val="002032F5"/>
    <w:rsid w:val="00203E0A"/>
    <w:rsid w:val="0020653C"/>
    <w:rsid w:val="0021052B"/>
    <w:rsid w:val="00210813"/>
    <w:rsid w:val="00212686"/>
    <w:rsid w:val="00212DE6"/>
    <w:rsid w:val="00216A7B"/>
    <w:rsid w:val="0022119E"/>
    <w:rsid w:val="002418F2"/>
    <w:rsid w:val="002461A3"/>
    <w:rsid w:val="0024752A"/>
    <w:rsid w:val="002529F8"/>
    <w:rsid w:val="002623CE"/>
    <w:rsid w:val="00262C88"/>
    <w:rsid w:val="00281E32"/>
    <w:rsid w:val="00290F87"/>
    <w:rsid w:val="002A24FB"/>
    <w:rsid w:val="002A5C10"/>
    <w:rsid w:val="002A7687"/>
    <w:rsid w:val="002D486F"/>
    <w:rsid w:val="002D60ED"/>
    <w:rsid w:val="002E367D"/>
    <w:rsid w:val="002E50DC"/>
    <w:rsid w:val="002F04A2"/>
    <w:rsid w:val="002F2BEF"/>
    <w:rsid w:val="002F3B65"/>
    <w:rsid w:val="002F67E8"/>
    <w:rsid w:val="00300CA1"/>
    <w:rsid w:val="00302BE2"/>
    <w:rsid w:val="00305F42"/>
    <w:rsid w:val="003219D2"/>
    <w:rsid w:val="0032221C"/>
    <w:rsid w:val="0032319C"/>
    <w:rsid w:val="00335675"/>
    <w:rsid w:val="003413F7"/>
    <w:rsid w:val="00343801"/>
    <w:rsid w:val="0034765D"/>
    <w:rsid w:val="00353630"/>
    <w:rsid w:val="00353709"/>
    <w:rsid w:val="0035469D"/>
    <w:rsid w:val="00360F3E"/>
    <w:rsid w:val="003720F0"/>
    <w:rsid w:val="00376DA2"/>
    <w:rsid w:val="00382D07"/>
    <w:rsid w:val="00387C85"/>
    <w:rsid w:val="003A3EC7"/>
    <w:rsid w:val="003A451C"/>
    <w:rsid w:val="003B4257"/>
    <w:rsid w:val="003C1294"/>
    <w:rsid w:val="003C23DB"/>
    <w:rsid w:val="003D7E37"/>
    <w:rsid w:val="003E2273"/>
    <w:rsid w:val="003E5406"/>
    <w:rsid w:val="00400A79"/>
    <w:rsid w:val="0040376C"/>
    <w:rsid w:val="004060BB"/>
    <w:rsid w:val="00414423"/>
    <w:rsid w:val="00423F47"/>
    <w:rsid w:val="00424D8C"/>
    <w:rsid w:val="00425CB0"/>
    <w:rsid w:val="004328C0"/>
    <w:rsid w:val="00441B65"/>
    <w:rsid w:val="00447D1E"/>
    <w:rsid w:val="004561EE"/>
    <w:rsid w:val="00457BA2"/>
    <w:rsid w:val="004633CD"/>
    <w:rsid w:val="004658E2"/>
    <w:rsid w:val="00467DD0"/>
    <w:rsid w:val="00471889"/>
    <w:rsid w:val="0047521C"/>
    <w:rsid w:val="00477319"/>
    <w:rsid w:val="004836C4"/>
    <w:rsid w:val="00491ADB"/>
    <w:rsid w:val="00497810"/>
    <w:rsid w:val="004A4FC0"/>
    <w:rsid w:val="004A72E1"/>
    <w:rsid w:val="004B2E18"/>
    <w:rsid w:val="004B375D"/>
    <w:rsid w:val="004C3729"/>
    <w:rsid w:val="004C503E"/>
    <w:rsid w:val="004C53D2"/>
    <w:rsid w:val="004D0494"/>
    <w:rsid w:val="004D3A3B"/>
    <w:rsid w:val="004D4A4D"/>
    <w:rsid w:val="004E32C5"/>
    <w:rsid w:val="004E3E8C"/>
    <w:rsid w:val="004F376C"/>
    <w:rsid w:val="00500142"/>
    <w:rsid w:val="00504932"/>
    <w:rsid w:val="00507163"/>
    <w:rsid w:val="00507792"/>
    <w:rsid w:val="00510301"/>
    <w:rsid w:val="005147E1"/>
    <w:rsid w:val="00517076"/>
    <w:rsid w:val="00525089"/>
    <w:rsid w:val="00532682"/>
    <w:rsid w:val="00534A2A"/>
    <w:rsid w:val="00537672"/>
    <w:rsid w:val="00546654"/>
    <w:rsid w:val="005515A8"/>
    <w:rsid w:val="00556F36"/>
    <w:rsid w:val="0056030C"/>
    <w:rsid w:val="00576ADE"/>
    <w:rsid w:val="00583C6A"/>
    <w:rsid w:val="005847EE"/>
    <w:rsid w:val="00591B7C"/>
    <w:rsid w:val="00592CD0"/>
    <w:rsid w:val="005931A9"/>
    <w:rsid w:val="00595E95"/>
    <w:rsid w:val="005A236C"/>
    <w:rsid w:val="005A3A05"/>
    <w:rsid w:val="005A5F6C"/>
    <w:rsid w:val="005B02B0"/>
    <w:rsid w:val="005B10E7"/>
    <w:rsid w:val="005D0CA5"/>
    <w:rsid w:val="005D0F8D"/>
    <w:rsid w:val="005D2061"/>
    <w:rsid w:val="005D5F57"/>
    <w:rsid w:val="005D686F"/>
    <w:rsid w:val="005E029C"/>
    <w:rsid w:val="005F251E"/>
    <w:rsid w:val="005F3120"/>
    <w:rsid w:val="00614039"/>
    <w:rsid w:val="00615255"/>
    <w:rsid w:val="00616DF8"/>
    <w:rsid w:val="00623B55"/>
    <w:rsid w:val="00630ED9"/>
    <w:rsid w:val="00631D1D"/>
    <w:rsid w:val="0063243F"/>
    <w:rsid w:val="00632D05"/>
    <w:rsid w:val="00640352"/>
    <w:rsid w:val="006412FC"/>
    <w:rsid w:val="00645B0C"/>
    <w:rsid w:val="00646123"/>
    <w:rsid w:val="00647B7C"/>
    <w:rsid w:val="0065033A"/>
    <w:rsid w:val="00651CB1"/>
    <w:rsid w:val="006655ED"/>
    <w:rsid w:val="006677D6"/>
    <w:rsid w:val="00680B15"/>
    <w:rsid w:val="00682C68"/>
    <w:rsid w:val="006830C7"/>
    <w:rsid w:val="00694BE5"/>
    <w:rsid w:val="00695788"/>
    <w:rsid w:val="006A5D8B"/>
    <w:rsid w:val="006A611F"/>
    <w:rsid w:val="006B44D7"/>
    <w:rsid w:val="006B7702"/>
    <w:rsid w:val="006C1934"/>
    <w:rsid w:val="006C4F6D"/>
    <w:rsid w:val="006C6B37"/>
    <w:rsid w:val="006D2D67"/>
    <w:rsid w:val="006D428E"/>
    <w:rsid w:val="006E34BA"/>
    <w:rsid w:val="006E3AB7"/>
    <w:rsid w:val="006E4E9E"/>
    <w:rsid w:val="006E7018"/>
    <w:rsid w:val="006F269B"/>
    <w:rsid w:val="006F2C92"/>
    <w:rsid w:val="006F32E7"/>
    <w:rsid w:val="00700779"/>
    <w:rsid w:val="007058A0"/>
    <w:rsid w:val="00712497"/>
    <w:rsid w:val="007154B9"/>
    <w:rsid w:val="00724464"/>
    <w:rsid w:val="00730D99"/>
    <w:rsid w:val="00732574"/>
    <w:rsid w:val="00742B8B"/>
    <w:rsid w:val="00742CF2"/>
    <w:rsid w:val="00746FDE"/>
    <w:rsid w:val="00750DC7"/>
    <w:rsid w:val="00752FF2"/>
    <w:rsid w:val="00755FA1"/>
    <w:rsid w:val="007578EE"/>
    <w:rsid w:val="00757BD9"/>
    <w:rsid w:val="00761509"/>
    <w:rsid w:val="00764DAE"/>
    <w:rsid w:val="00767DF6"/>
    <w:rsid w:val="007703A6"/>
    <w:rsid w:val="00771EF7"/>
    <w:rsid w:val="007852A4"/>
    <w:rsid w:val="007A1937"/>
    <w:rsid w:val="007B77A6"/>
    <w:rsid w:val="007D76D3"/>
    <w:rsid w:val="007E0996"/>
    <w:rsid w:val="007E2A1F"/>
    <w:rsid w:val="007E4481"/>
    <w:rsid w:val="008045BF"/>
    <w:rsid w:val="0080554C"/>
    <w:rsid w:val="008067D9"/>
    <w:rsid w:val="00814356"/>
    <w:rsid w:val="00814E00"/>
    <w:rsid w:val="00822389"/>
    <w:rsid w:val="00825030"/>
    <w:rsid w:val="00826079"/>
    <w:rsid w:val="00826C46"/>
    <w:rsid w:val="00834DBA"/>
    <w:rsid w:val="008378FE"/>
    <w:rsid w:val="00855116"/>
    <w:rsid w:val="00862A30"/>
    <w:rsid w:val="008674FF"/>
    <w:rsid w:val="00885A05"/>
    <w:rsid w:val="00887E02"/>
    <w:rsid w:val="0089574E"/>
    <w:rsid w:val="00896540"/>
    <w:rsid w:val="008A209D"/>
    <w:rsid w:val="008B1C0A"/>
    <w:rsid w:val="008B31D0"/>
    <w:rsid w:val="008B5713"/>
    <w:rsid w:val="008D1481"/>
    <w:rsid w:val="008D152B"/>
    <w:rsid w:val="008D32B7"/>
    <w:rsid w:val="008D51AA"/>
    <w:rsid w:val="008E652C"/>
    <w:rsid w:val="008F0797"/>
    <w:rsid w:val="008F4614"/>
    <w:rsid w:val="0091343D"/>
    <w:rsid w:val="0091526C"/>
    <w:rsid w:val="009165DB"/>
    <w:rsid w:val="0091694E"/>
    <w:rsid w:val="009213F9"/>
    <w:rsid w:val="00930AF3"/>
    <w:rsid w:val="009311F5"/>
    <w:rsid w:val="00931FE4"/>
    <w:rsid w:val="009375A7"/>
    <w:rsid w:val="009439BA"/>
    <w:rsid w:val="00944465"/>
    <w:rsid w:val="00950504"/>
    <w:rsid w:val="00961778"/>
    <w:rsid w:val="00966988"/>
    <w:rsid w:val="00987505"/>
    <w:rsid w:val="00987C00"/>
    <w:rsid w:val="00991CCA"/>
    <w:rsid w:val="009A0B47"/>
    <w:rsid w:val="009E2BBC"/>
    <w:rsid w:val="009F0ADD"/>
    <w:rsid w:val="009F224B"/>
    <w:rsid w:val="009F5420"/>
    <w:rsid w:val="00A01F79"/>
    <w:rsid w:val="00A044CA"/>
    <w:rsid w:val="00A04AA5"/>
    <w:rsid w:val="00A14DBD"/>
    <w:rsid w:val="00A161CF"/>
    <w:rsid w:val="00A26674"/>
    <w:rsid w:val="00A34998"/>
    <w:rsid w:val="00A444A0"/>
    <w:rsid w:val="00A509CE"/>
    <w:rsid w:val="00A60E0F"/>
    <w:rsid w:val="00A71A3D"/>
    <w:rsid w:val="00A810B4"/>
    <w:rsid w:val="00A83157"/>
    <w:rsid w:val="00A8511D"/>
    <w:rsid w:val="00A93895"/>
    <w:rsid w:val="00A959C3"/>
    <w:rsid w:val="00AA0373"/>
    <w:rsid w:val="00AA76A9"/>
    <w:rsid w:val="00AB2193"/>
    <w:rsid w:val="00AC2092"/>
    <w:rsid w:val="00AC61AE"/>
    <w:rsid w:val="00AC7E1F"/>
    <w:rsid w:val="00AE0A47"/>
    <w:rsid w:val="00AF0454"/>
    <w:rsid w:val="00AF5E55"/>
    <w:rsid w:val="00B010D4"/>
    <w:rsid w:val="00B06BA6"/>
    <w:rsid w:val="00B20DFD"/>
    <w:rsid w:val="00B21F2D"/>
    <w:rsid w:val="00B243C5"/>
    <w:rsid w:val="00B32B07"/>
    <w:rsid w:val="00B41EBD"/>
    <w:rsid w:val="00B436A6"/>
    <w:rsid w:val="00B5284A"/>
    <w:rsid w:val="00B5785C"/>
    <w:rsid w:val="00B61290"/>
    <w:rsid w:val="00B634F8"/>
    <w:rsid w:val="00B638E5"/>
    <w:rsid w:val="00B64C74"/>
    <w:rsid w:val="00B7405D"/>
    <w:rsid w:val="00B74272"/>
    <w:rsid w:val="00B75923"/>
    <w:rsid w:val="00B80889"/>
    <w:rsid w:val="00B913B4"/>
    <w:rsid w:val="00BA31D5"/>
    <w:rsid w:val="00BA36F7"/>
    <w:rsid w:val="00BA5347"/>
    <w:rsid w:val="00BA6CC8"/>
    <w:rsid w:val="00BA7C93"/>
    <w:rsid w:val="00BB22CF"/>
    <w:rsid w:val="00BC4339"/>
    <w:rsid w:val="00BD06C6"/>
    <w:rsid w:val="00BD7579"/>
    <w:rsid w:val="00BE2753"/>
    <w:rsid w:val="00C01767"/>
    <w:rsid w:val="00C16417"/>
    <w:rsid w:val="00C20C7C"/>
    <w:rsid w:val="00C22111"/>
    <w:rsid w:val="00C27693"/>
    <w:rsid w:val="00C376E7"/>
    <w:rsid w:val="00C37FC6"/>
    <w:rsid w:val="00C41F77"/>
    <w:rsid w:val="00C50E85"/>
    <w:rsid w:val="00C52A18"/>
    <w:rsid w:val="00C64244"/>
    <w:rsid w:val="00C64B21"/>
    <w:rsid w:val="00C717CB"/>
    <w:rsid w:val="00C743FB"/>
    <w:rsid w:val="00C75F47"/>
    <w:rsid w:val="00C80AAE"/>
    <w:rsid w:val="00C90663"/>
    <w:rsid w:val="00C93704"/>
    <w:rsid w:val="00C956C7"/>
    <w:rsid w:val="00CA1909"/>
    <w:rsid w:val="00CB2937"/>
    <w:rsid w:val="00CB4821"/>
    <w:rsid w:val="00CB7772"/>
    <w:rsid w:val="00CC1F87"/>
    <w:rsid w:val="00CC3828"/>
    <w:rsid w:val="00CD6886"/>
    <w:rsid w:val="00CE69EF"/>
    <w:rsid w:val="00CF0879"/>
    <w:rsid w:val="00CF709D"/>
    <w:rsid w:val="00D11287"/>
    <w:rsid w:val="00D16874"/>
    <w:rsid w:val="00D23F15"/>
    <w:rsid w:val="00D47ADD"/>
    <w:rsid w:val="00D50826"/>
    <w:rsid w:val="00D53DF7"/>
    <w:rsid w:val="00D572E4"/>
    <w:rsid w:val="00D62E91"/>
    <w:rsid w:val="00D66FD6"/>
    <w:rsid w:val="00D67850"/>
    <w:rsid w:val="00D712FF"/>
    <w:rsid w:val="00D7316D"/>
    <w:rsid w:val="00D73EC0"/>
    <w:rsid w:val="00D915AF"/>
    <w:rsid w:val="00D92676"/>
    <w:rsid w:val="00D94C49"/>
    <w:rsid w:val="00D952BF"/>
    <w:rsid w:val="00D96C13"/>
    <w:rsid w:val="00DB09EC"/>
    <w:rsid w:val="00DB2221"/>
    <w:rsid w:val="00DB52A4"/>
    <w:rsid w:val="00DB5B49"/>
    <w:rsid w:val="00DC5B45"/>
    <w:rsid w:val="00DD4A7B"/>
    <w:rsid w:val="00DD7172"/>
    <w:rsid w:val="00DD7CE3"/>
    <w:rsid w:val="00DF0804"/>
    <w:rsid w:val="00DF2CA1"/>
    <w:rsid w:val="00E0231D"/>
    <w:rsid w:val="00E03503"/>
    <w:rsid w:val="00E0686A"/>
    <w:rsid w:val="00E30B84"/>
    <w:rsid w:val="00E30E57"/>
    <w:rsid w:val="00E37A51"/>
    <w:rsid w:val="00E462AA"/>
    <w:rsid w:val="00E50DDB"/>
    <w:rsid w:val="00E61C35"/>
    <w:rsid w:val="00E81DE3"/>
    <w:rsid w:val="00E93A06"/>
    <w:rsid w:val="00E93F7A"/>
    <w:rsid w:val="00EA2092"/>
    <w:rsid w:val="00EA3846"/>
    <w:rsid w:val="00EA3C9F"/>
    <w:rsid w:val="00EA7313"/>
    <w:rsid w:val="00EB0829"/>
    <w:rsid w:val="00EB0E31"/>
    <w:rsid w:val="00EB13FA"/>
    <w:rsid w:val="00EC1A35"/>
    <w:rsid w:val="00EC5A49"/>
    <w:rsid w:val="00EC61B7"/>
    <w:rsid w:val="00EE2F06"/>
    <w:rsid w:val="00EE5249"/>
    <w:rsid w:val="00EF7F17"/>
    <w:rsid w:val="00F02FE6"/>
    <w:rsid w:val="00F07413"/>
    <w:rsid w:val="00F12D44"/>
    <w:rsid w:val="00F15A3C"/>
    <w:rsid w:val="00F263B1"/>
    <w:rsid w:val="00F27F23"/>
    <w:rsid w:val="00F33DAE"/>
    <w:rsid w:val="00F4369E"/>
    <w:rsid w:val="00F44148"/>
    <w:rsid w:val="00F554AD"/>
    <w:rsid w:val="00F568F3"/>
    <w:rsid w:val="00F75CEF"/>
    <w:rsid w:val="00F83F19"/>
    <w:rsid w:val="00F86F70"/>
    <w:rsid w:val="00F91173"/>
    <w:rsid w:val="00F957E4"/>
    <w:rsid w:val="00FB1F36"/>
    <w:rsid w:val="00FB29DD"/>
    <w:rsid w:val="00FB3320"/>
    <w:rsid w:val="00FC0088"/>
    <w:rsid w:val="00FC33FD"/>
    <w:rsid w:val="00FC672C"/>
    <w:rsid w:val="00FC7D1C"/>
    <w:rsid w:val="00FD215F"/>
    <w:rsid w:val="00FD2BEB"/>
    <w:rsid w:val="00FE1800"/>
    <w:rsid w:val="00FE245A"/>
    <w:rsid w:val="00FE3A6F"/>
    <w:rsid w:val="00FE3E11"/>
    <w:rsid w:val="00FE5F24"/>
    <w:rsid w:val="00FF68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3C704F76"/>
  <w15:chartTrackingRefBased/>
  <w15:docId w15:val="{D4935B34-6417-4BA9-86BA-65C7718D5B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741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07413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07413"/>
    <w:pPr>
      <w:spacing w:after="0" w:line="240" w:lineRule="auto"/>
    </w:pPr>
    <w:rPr>
      <w:kern w:val="0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F0741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F2C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F2CA1"/>
  </w:style>
  <w:style w:type="paragraph" w:styleId="Footer">
    <w:name w:val="footer"/>
    <w:basedOn w:val="Normal"/>
    <w:link w:val="FooterChar"/>
    <w:uiPriority w:val="99"/>
    <w:unhideWhenUsed/>
    <w:rsid w:val="00DF2CA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2CA1"/>
  </w:style>
  <w:style w:type="paragraph" w:styleId="ListParagraph">
    <w:name w:val="List Paragraph"/>
    <w:basedOn w:val="Normal"/>
    <w:uiPriority w:val="34"/>
    <w:qFormat/>
    <w:rsid w:val="002E50D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4414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414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414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414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4414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414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1174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1748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174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74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7485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17485"/>
    <w:pPr>
      <w:spacing w:after="0" w:line="240" w:lineRule="auto"/>
    </w:pPr>
  </w:style>
  <w:style w:type="character" w:customStyle="1" w:styleId="cf01">
    <w:name w:val="cf01"/>
    <w:basedOn w:val="DefaultParagraphFont"/>
    <w:rsid w:val="000B0259"/>
    <w:rPr>
      <w:rFonts w:ascii="Segoe UI" w:hAnsi="Segoe UI" w:cs="Segoe UI" w:hint="default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23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511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20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851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486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13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042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9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chart" Target="charts/chart3.xml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chart" Target="charts/chart2.xml"/><Relationship Id="rId10" Type="http://schemas.openxmlformats.org/officeDocument/2006/relationships/image" Target="media/image4.png"/><Relationship Id="rId19" Type="http://schemas.openxmlformats.org/officeDocument/2006/relationships/image" Target="media/image10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chart" Target="charts/chart1.xml"/><Relationship Id="rId22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liveuclac-my.sharepoint.com/personal/ucbtaj4_ucl_ac_uk/Documents/Reeves%20-%20Rotation%201/Data%20Analysis/AD6%20Neutralisation%20analysi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https://liveuclac-my.sharepoint.com/personal/ucbtaj4_ucl_ac_uk/Documents/Reeves%20-%20Rotation%201/Data%20Analysis/AD6%20Neutralisation%20analysi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https://liveuclac-my.sharepoint.com/personal/ucbtaj4_ucl_ac_uk/Documents/Reeves%20-%20Rotation%201/Data%20Analysis/AD6%20Neutralisation%20analysi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 sz="12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Percentage infection of cell co-cultured with the highest concentration (100mM) of AD6 peptide relative to virus only control</a:t>
            </a:r>
          </a:p>
        </c:rich>
      </c:tx>
      <c:layout>
        <c:manualLayout>
          <c:xMode val="edge"/>
          <c:yMode val="edge"/>
          <c:x val="0.13265473377066089"/>
          <c:y val="1.804304461942257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2750853989819241"/>
          <c:y val="0.17714260717410321"/>
          <c:w val="0.84434370838234718"/>
          <c:h val="0.63971058617672794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[AD6 Neutralisation analysis.xlsx]Results'!$A$4</c:f>
              <c:strCache>
                <c:ptCount val="1"/>
                <c:pt idx="0">
                  <c:v>100mM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'[AD6 Neutralisation analysis.xlsx]Results'!$B$2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'[AD6 Neutralisation analysis.xlsx]Results'!$B$4:$I$4</c:f>
              <c:numCache>
                <c:formatCode>General</c:formatCode>
                <c:ptCount val="8"/>
                <c:pt idx="0">
                  <c:v>48.940914158305468</c:v>
                </c:pt>
                <c:pt idx="1">
                  <c:v>114.9386845039019</c:v>
                </c:pt>
                <c:pt idx="2">
                  <c:v>45.070668295236445</c:v>
                </c:pt>
                <c:pt idx="3">
                  <c:v>51.491886232769147</c:v>
                </c:pt>
                <c:pt idx="4">
                  <c:v>22.751046025104603</c:v>
                </c:pt>
                <c:pt idx="5">
                  <c:v>121.0774058577406</c:v>
                </c:pt>
                <c:pt idx="6">
                  <c:v>12.661498708010338</c:v>
                </c:pt>
                <c:pt idx="7">
                  <c:v>89.0180878552971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DDE-47E4-8E4D-C81F1729552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20814319"/>
        <c:axId val="230388415"/>
      </c:barChart>
      <c:catAx>
        <c:axId val="120814319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0388415"/>
        <c:crosses val="autoZero"/>
        <c:auto val="1"/>
        <c:lblAlgn val="ctr"/>
        <c:lblOffset val="100"/>
        <c:noMultiLvlLbl val="0"/>
      </c:catAx>
      <c:valAx>
        <c:axId val="230388415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 sz="9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</a:rPr>
                  <a:t>% Infection normalised to virus only control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20814319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 sz="1200"/>
              <a:t>Percentage</a:t>
            </a:r>
            <a:r>
              <a:rPr lang="en-GB" sz="1200" baseline="0"/>
              <a:t> i</a:t>
            </a:r>
            <a:r>
              <a:rPr lang="en-GB" sz="1200"/>
              <a:t>nfection of cells co-cultured</a:t>
            </a:r>
            <a:r>
              <a:rPr lang="en-GB" sz="1200" baseline="0"/>
              <a:t> with AD-6 peptide and virus at all concentrations and conditions </a:t>
            </a:r>
            <a:r>
              <a:rPr lang="en-GB" sz="1200"/>
              <a:t>normalised to virus only control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0942612371473368"/>
          <c:y val="0.19141652160417569"/>
          <c:w val="0.86637145604324217"/>
          <c:h val="0.56259322553504276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[AD6 Neutralisation analysis.xlsx]Results'!$A$4</c:f>
              <c:strCache>
                <c:ptCount val="1"/>
                <c:pt idx="0">
                  <c:v>100mM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4:$I$4</c:f>
              <c:numCache>
                <c:formatCode>General</c:formatCode>
                <c:ptCount val="8"/>
                <c:pt idx="0">
                  <c:v>48.940914158305468</c:v>
                </c:pt>
                <c:pt idx="1">
                  <c:v>114.9386845039019</c:v>
                </c:pt>
                <c:pt idx="2">
                  <c:v>44.419604471195193</c:v>
                </c:pt>
                <c:pt idx="3">
                  <c:v>50.748065348237311</c:v>
                </c:pt>
                <c:pt idx="4">
                  <c:v>22.751046025104603</c:v>
                </c:pt>
                <c:pt idx="5">
                  <c:v>121.0774058577406</c:v>
                </c:pt>
                <c:pt idx="6">
                  <c:v>12.661498708010338</c:v>
                </c:pt>
                <c:pt idx="7">
                  <c:v>89.01808785529715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0AE-48CA-98E1-7807BFA36065}"/>
            </c:ext>
          </c:extLst>
        </c:ser>
        <c:ser>
          <c:idx val="1"/>
          <c:order val="1"/>
          <c:tx>
            <c:strRef>
              <c:f>'[AD6 Neutralisation analysis.xlsx]Results'!$A$5</c:f>
              <c:strCache>
                <c:ptCount val="1"/>
                <c:pt idx="0">
                  <c:v>50mM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5:$I$5</c:f>
              <c:numCache>
                <c:formatCode>General</c:formatCode>
                <c:ptCount val="8"/>
                <c:pt idx="0">
                  <c:v>61.315496098104781</c:v>
                </c:pt>
                <c:pt idx="1">
                  <c:v>111.37123745819397</c:v>
                </c:pt>
                <c:pt idx="2">
                  <c:v>44.247635425623386</c:v>
                </c:pt>
                <c:pt idx="3">
                  <c:v>40.567497850386928</c:v>
                </c:pt>
                <c:pt idx="4">
                  <c:v>39.696652719665281</c:v>
                </c:pt>
                <c:pt idx="5">
                  <c:v>133.12412831241284</c:v>
                </c:pt>
                <c:pt idx="6">
                  <c:v>29.198966408268738</c:v>
                </c:pt>
                <c:pt idx="7">
                  <c:v>86.5633074935400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0AE-48CA-98E1-7807BFA36065}"/>
            </c:ext>
          </c:extLst>
        </c:ser>
        <c:ser>
          <c:idx val="2"/>
          <c:order val="2"/>
          <c:tx>
            <c:strRef>
              <c:f>'[AD6 Neutralisation analysis.xlsx]Results'!$A$6</c:f>
              <c:strCache>
                <c:ptCount val="1"/>
                <c:pt idx="0">
                  <c:v>25mM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6:$I$6</c:f>
              <c:numCache>
                <c:formatCode>General</c:formatCode>
                <c:ptCount val="8"/>
                <c:pt idx="0">
                  <c:v>96.76700111482721</c:v>
                </c:pt>
                <c:pt idx="1">
                  <c:v>75.696767001114821</c:v>
                </c:pt>
                <c:pt idx="2">
                  <c:v>54.187446259673258</c:v>
                </c:pt>
                <c:pt idx="3">
                  <c:v>45.760963026655197</c:v>
                </c:pt>
                <c:pt idx="4">
                  <c:v>38.110181311018138</c:v>
                </c:pt>
                <c:pt idx="5">
                  <c:v>143.51464435146443</c:v>
                </c:pt>
                <c:pt idx="6">
                  <c:v>23.255813953488374</c:v>
                </c:pt>
                <c:pt idx="7">
                  <c:v>84.88372093023258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0AE-48CA-98E1-7807BFA36065}"/>
            </c:ext>
          </c:extLst>
        </c:ser>
        <c:ser>
          <c:idx val="3"/>
          <c:order val="3"/>
          <c:tx>
            <c:strRef>
              <c:f>'[AD6 Neutralisation analysis.xlsx]Results'!$A$7</c:f>
              <c:strCache>
                <c:ptCount val="1"/>
                <c:pt idx="0">
                  <c:v>12.5mM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7:$I$7</c:f>
              <c:numCache>
                <c:formatCode>General</c:formatCode>
                <c:ptCount val="8"/>
                <c:pt idx="0">
                  <c:v>83.61204013377926</c:v>
                </c:pt>
                <c:pt idx="1">
                  <c:v>98.216276477146053</c:v>
                </c:pt>
                <c:pt idx="2">
                  <c:v>71.246775580395536</c:v>
                </c:pt>
                <c:pt idx="3">
                  <c:v>39.294926913155642</c:v>
                </c:pt>
                <c:pt idx="4">
                  <c:v>55.230125523012553</c:v>
                </c:pt>
                <c:pt idx="5">
                  <c:v>147.78591352859135</c:v>
                </c:pt>
                <c:pt idx="6">
                  <c:v>15.116279069767444</c:v>
                </c:pt>
                <c:pt idx="7">
                  <c:v>72.02842377260982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20AE-48CA-98E1-7807BFA36065}"/>
            </c:ext>
          </c:extLst>
        </c:ser>
        <c:ser>
          <c:idx val="4"/>
          <c:order val="4"/>
          <c:tx>
            <c:strRef>
              <c:f>'[AD6 Neutralisation analysis.xlsx]Results'!$A$8</c:f>
              <c:strCache>
                <c:ptCount val="1"/>
                <c:pt idx="0">
                  <c:v>6.25mM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8:$I$8</c:f>
              <c:numCache>
                <c:formatCode>General</c:formatCode>
                <c:ptCount val="8"/>
                <c:pt idx="0">
                  <c:v>87.068004459308796</c:v>
                </c:pt>
                <c:pt idx="1">
                  <c:v>98.773690078037887</c:v>
                </c:pt>
                <c:pt idx="2">
                  <c:v>63.602751504729149</c:v>
                </c:pt>
                <c:pt idx="3">
                  <c:v>59.673258813413575</c:v>
                </c:pt>
                <c:pt idx="4">
                  <c:v>83.507670850767084</c:v>
                </c:pt>
                <c:pt idx="5">
                  <c:v>128.10320781032078</c:v>
                </c:pt>
                <c:pt idx="6">
                  <c:v>43.669250645994836</c:v>
                </c:pt>
                <c:pt idx="7">
                  <c:v>71.44702842377262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20AE-48CA-98E1-7807BFA36065}"/>
            </c:ext>
          </c:extLst>
        </c:ser>
        <c:ser>
          <c:idx val="5"/>
          <c:order val="5"/>
          <c:tx>
            <c:strRef>
              <c:f>'[AD6 Neutralisation analysis.xlsx]Results'!$A$9</c:f>
              <c:strCache>
                <c:ptCount val="1"/>
                <c:pt idx="0">
                  <c:v>3.125mM</c:v>
                </c:pt>
              </c:strCache>
            </c:strRef>
          </c:tx>
          <c:spPr>
            <a:solidFill>
              <a:schemeClr val="accent6"/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9:$I$9</c:f>
              <c:numCache>
                <c:formatCode>General</c:formatCode>
                <c:ptCount val="8"/>
                <c:pt idx="0">
                  <c:v>90.746934225195076</c:v>
                </c:pt>
                <c:pt idx="1">
                  <c:v>99.331103678929765</c:v>
                </c:pt>
                <c:pt idx="2">
                  <c:v>72.794496990541703</c:v>
                </c:pt>
                <c:pt idx="3">
                  <c:v>78.366294067067926</c:v>
                </c:pt>
                <c:pt idx="4">
                  <c:v>80.892608089260804</c:v>
                </c:pt>
                <c:pt idx="5">
                  <c:v>131.76429567642961</c:v>
                </c:pt>
                <c:pt idx="6">
                  <c:v>11.111111111111111</c:v>
                </c:pt>
                <c:pt idx="7">
                  <c:v>36.04651162790697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5-20AE-48CA-98E1-7807BFA36065}"/>
            </c:ext>
          </c:extLst>
        </c:ser>
        <c:ser>
          <c:idx val="6"/>
          <c:order val="6"/>
          <c:tx>
            <c:strRef>
              <c:f>'[AD6 Neutralisation analysis.xlsx]Results'!$A$10</c:f>
              <c:strCache>
                <c:ptCount val="1"/>
                <c:pt idx="0">
                  <c:v>1.5625mM</c:v>
                </c:pt>
              </c:strCache>
            </c:strRef>
          </c:tx>
          <c:spPr>
            <a:solidFill>
              <a:schemeClr val="accent1">
                <a:lumMod val="60000"/>
              </a:schemeClr>
            </a:solidFill>
            <a:ln>
              <a:noFill/>
            </a:ln>
            <a:effectLst/>
          </c:spPr>
          <c:invertIfNegative val="0"/>
          <c:cat>
            <c:multiLvlStrRef>
              <c:f>[1]Results!$B$1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[1]Results!$B$10:$I$10</c:f>
              <c:numCache>
                <c:formatCode>General</c:formatCode>
                <c:ptCount val="8"/>
                <c:pt idx="0">
                  <c:v>88.628762541806026</c:v>
                </c:pt>
                <c:pt idx="1">
                  <c:v>96.209587513935347</c:v>
                </c:pt>
                <c:pt idx="2">
                  <c:v>105.57179707652624</c:v>
                </c:pt>
                <c:pt idx="3">
                  <c:v>79.931212381771275</c:v>
                </c:pt>
                <c:pt idx="4">
                  <c:v>114.8884239888424</c:v>
                </c:pt>
                <c:pt idx="5">
                  <c:v>111.48884239888423</c:v>
                </c:pt>
                <c:pt idx="6">
                  <c:v>41.343669250645995</c:v>
                </c:pt>
                <c:pt idx="7">
                  <c:v>106.201550387596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20AE-48CA-98E1-7807BFA3606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196985711"/>
        <c:axId val="131255919"/>
      </c:barChart>
      <c:catAx>
        <c:axId val="1196985711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31255919"/>
        <c:crosses val="autoZero"/>
        <c:auto val="1"/>
        <c:lblAlgn val="ctr"/>
        <c:lblOffset val="100"/>
        <c:noMultiLvlLbl val="0"/>
      </c:catAx>
      <c:valAx>
        <c:axId val="13125591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% infection normalised to</a:t>
                </a:r>
                <a:r>
                  <a:rPr lang="en-GB" baseline="0"/>
                  <a:t> virus only control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96985711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 marL="0" marR="0" lvl="0" indent="0" algn="ctr" defTabSz="914400" rtl="0" eaLnBrk="1" fontAlgn="auto" latinLnBrk="0" hangingPunct="1">
              <a:lnSpc>
                <a:spcPct val="100000"/>
              </a:lnSpc>
              <a:spcBef>
                <a:spcPts val="0"/>
              </a:spcBef>
              <a:spcAft>
                <a:spcPts val="0"/>
              </a:spcAft>
              <a:buClrTx/>
              <a:buSzTx/>
              <a:buFontTx/>
              <a:buNone/>
              <a:tabLst/>
              <a:defRPr sz="14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  <a:latin typeface="+mn-lt"/>
                <a:ea typeface="+mn-ea"/>
                <a:cs typeface="+mn-cs"/>
              </a:defRPr>
            </a:pPr>
            <a:r>
              <a:rPr lang="en-GB" sz="1200" b="0" i="0" u="none" strike="noStrike" kern="1200" spc="0" baseline="0">
                <a:solidFill>
                  <a:sysClr val="windowText" lastClr="000000">
                    <a:lumMod val="65000"/>
                    <a:lumOff val="35000"/>
                  </a:sysClr>
                </a:solidFill>
              </a:rPr>
              <a:t>Percentage infection of cells co-cultured with the lowest concentration (1.5625mM) of AD6 peptide relative to virus only control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 marL="0" marR="0" lvl="0" indent="0" algn="ctr" defTabSz="914400" rtl="0" eaLnBrk="1" fontAlgn="auto" latinLnBrk="0" hangingPunct="1">
            <a:lnSpc>
              <a:spcPct val="100000"/>
            </a:lnSpc>
            <a:spcBef>
              <a:spcPts val="0"/>
            </a:spcBef>
            <a:spcAft>
              <a:spcPts val="0"/>
            </a:spcAft>
            <a:buClrTx/>
            <a:buSzTx/>
            <a:buFontTx/>
            <a:buNone/>
            <a:tabLst/>
            <a:defRPr sz="1400" b="0" i="0" u="none" strike="noStrike" kern="1200" spc="0" baseline="0">
              <a:solidFill>
                <a:sysClr val="windowText" lastClr="000000">
                  <a:lumMod val="65000"/>
                  <a:lumOff val="35000"/>
                </a:sys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3371323867535426"/>
          <c:y val="0.2002244114104571"/>
          <c:w val="0.85954821685025218"/>
          <c:h val="0.59198121535256532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'[AD6 Neutralisation analysis.xlsx]Results'!$A$10</c:f>
              <c:strCache>
                <c:ptCount val="1"/>
                <c:pt idx="0">
                  <c:v>1.5625mM</c:v>
                </c:pt>
              </c:strCache>
            </c:strRef>
          </c:tx>
          <c:spPr>
            <a:solidFill>
              <a:srgbClr val="002060"/>
            </a:solidFill>
            <a:ln>
              <a:solidFill>
                <a:srgbClr val="002060"/>
              </a:solidFill>
            </a:ln>
            <a:effectLst/>
          </c:spPr>
          <c:invertIfNegative val="0"/>
          <c:cat>
            <c:multiLvlStrRef>
              <c:f>'[AD6 Neutralisation analysis.xlsx]Results'!$B$2:$I$3</c:f>
              <c:multiLvlStrCache>
                <c:ptCount val="8"/>
                <c:lvl>
                  <c:pt idx="0">
                    <c:v>HSV1 AD6</c:v>
                  </c:pt>
                  <c:pt idx="1">
                    <c:v>HCMV AD6</c:v>
                  </c:pt>
                  <c:pt idx="2">
                    <c:v>HSV1 AD6</c:v>
                  </c:pt>
                  <c:pt idx="3">
                    <c:v>HCMV AD6</c:v>
                  </c:pt>
                  <c:pt idx="4">
                    <c:v>HSV1 AD6</c:v>
                  </c:pt>
                  <c:pt idx="5">
                    <c:v>HCMV AD6</c:v>
                  </c:pt>
                  <c:pt idx="6">
                    <c:v>HSV1 AD6</c:v>
                  </c:pt>
                  <c:pt idx="7">
                    <c:v>HCMV AD6</c:v>
                  </c:pt>
                </c:lvl>
                <c:lvl>
                  <c:pt idx="0">
                    <c:v>HCMV ARPE</c:v>
                  </c:pt>
                  <c:pt idx="2">
                    <c:v>HCMV HFF</c:v>
                  </c:pt>
                  <c:pt idx="4">
                    <c:v>HSV1 ARPE</c:v>
                  </c:pt>
                  <c:pt idx="6">
                    <c:v>HSV1 HFF</c:v>
                  </c:pt>
                </c:lvl>
              </c:multiLvlStrCache>
            </c:multiLvlStrRef>
          </c:cat>
          <c:val>
            <c:numRef>
              <c:f>'[AD6 Neutralisation analysis.xlsx]Results'!$B$10:$I$10</c:f>
              <c:numCache>
                <c:formatCode>General</c:formatCode>
                <c:ptCount val="8"/>
                <c:pt idx="0">
                  <c:v>88.628762541806026</c:v>
                </c:pt>
                <c:pt idx="1">
                  <c:v>96.209587513935347</c:v>
                </c:pt>
                <c:pt idx="2">
                  <c:v>105.57179707652624</c:v>
                </c:pt>
                <c:pt idx="3">
                  <c:v>79.931212381771275</c:v>
                </c:pt>
                <c:pt idx="4">
                  <c:v>114.8884239888424</c:v>
                </c:pt>
                <c:pt idx="5">
                  <c:v>111.48884239888423</c:v>
                </c:pt>
                <c:pt idx="6">
                  <c:v>41.343669250645995</c:v>
                </c:pt>
                <c:pt idx="7">
                  <c:v>106.2015503875969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220-4954-9079-25B1BF3E056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627466191"/>
        <c:axId val="225643039"/>
      </c:barChart>
      <c:catAx>
        <c:axId val="1627466191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25643039"/>
        <c:crosses val="autoZero"/>
        <c:auto val="1"/>
        <c:lblAlgn val="ctr"/>
        <c:lblOffset val="100"/>
        <c:noMultiLvlLbl val="0"/>
      </c:catAx>
      <c:valAx>
        <c:axId val="225643039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GB"/>
                  <a:t>% infection</a:t>
                </a:r>
                <a:r>
                  <a:rPr lang="en-GB" baseline="0"/>
                  <a:t> normalised to virus only control</a:t>
                </a:r>
                <a:endParaRPr lang="en-GB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2746619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6</Pages>
  <Words>2480</Words>
  <Characters>14139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greaves, Al</dc:creator>
  <cp:keywords/>
  <dc:description/>
  <cp:lastModifiedBy>Hargreaves, Al</cp:lastModifiedBy>
  <cp:revision>6</cp:revision>
  <cp:lastPrinted>2024-01-15T11:15:00Z</cp:lastPrinted>
  <dcterms:created xsi:type="dcterms:W3CDTF">2024-01-15T11:13:00Z</dcterms:created>
  <dcterms:modified xsi:type="dcterms:W3CDTF">2024-01-15T11:16:00Z</dcterms:modified>
</cp:coreProperties>
</file>